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01A26974" w14:textId="2C5E4D49" w:rsidR="00DD3AD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31580" w:history="1">
        <w:r w:rsidR="00DD3AD6" w:rsidRPr="00AD2C79">
          <w:rPr>
            <w:rStyle w:val="Hyperlink"/>
          </w:rPr>
          <w:t>Figura 1 - Motor avançado de busca da ACM (próprio, 2020)</w:t>
        </w:r>
        <w:r w:rsidR="00DD3AD6">
          <w:rPr>
            <w:webHidden/>
          </w:rPr>
          <w:tab/>
        </w:r>
        <w:r w:rsidR="00DD3AD6">
          <w:rPr>
            <w:webHidden/>
          </w:rPr>
          <w:fldChar w:fldCharType="begin"/>
        </w:r>
        <w:r w:rsidR="00DD3AD6">
          <w:rPr>
            <w:webHidden/>
          </w:rPr>
          <w:instrText xml:space="preserve"> PAGEREF _Toc54931580 \h </w:instrText>
        </w:r>
        <w:r w:rsidR="00DD3AD6">
          <w:rPr>
            <w:webHidden/>
          </w:rPr>
        </w:r>
        <w:r w:rsidR="00DD3AD6">
          <w:rPr>
            <w:webHidden/>
          </w:rPr>
          <w:fldChar w:fldCharType="separate"/>
        </w:r>
        <w:r w:rsidR="00DD3AD6">
          <w:rPr>
            <w:webHidden/>
          </w:rPr>
          <w:t>18</w:t>
        </w:r>
        <w:r w:rsidR="00DD3AD6">
          <w:rPr>
            <w:webHidden/>
          </w:rPr>
          <w:fldChar w:fldCharType="end"/>
        </w:r>
      </w:hyperlink>
    </w:p>
    <w:p w14:paraId="4EB43AEA" w14:textId="45B85A2A"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1" w:history="1">
        <w:r w:rsidR="00DD3AD6" w:rsidRPr="00AD2C79">
          <w:rPr>
            <w:rStyle w:val="Hyperlink"/>
          </w:rPr>
          <w:t>Figura 2 - Resultado de busca dos proceedings no motor de busca da ACM (próprio, 2020)</w:t>
        </w:r>
        <w:r w:rsidR="00DD3AD6">
          <w:rPr>
            <w:webHidden/>
          </w:rPr>
          <w:tab/>
        </w:r>
        <w:r w:rsidR="00DD3AD6">
          <w:rPr>
            <w:webHidden/>
          </w:rPr>
          <w:fldChar w:fldCharType="begin"/>
        </w:r>
        <w:r w:rsidR="00DD3AD6">
          <w:rPr>
            <w:webHidden/>
          </w:rPr>
          <w:instrText xml:space="preserve"> PAGEREF _Toc54931581 \h </w:instrText>
        </w:r>
        <w:r w:rsidR="00DD3AD6">
          <w:rPr>
            <w:webHidden/>
          </w:rPr>
        </w:r>
        <w:r w:rsidR="00DD3AD6">
          <w:rPr>
            <w:webHidden/>
          </w:rPr>
          <w:fldChar w:fldCharType="separate"/>
        </w:r>
        <w:r w:rsidR="00DD3AD6">
          <w:rPr>
            <w:webHidden/>
          </w:rPr>
          <w:t>19</w:t>
        </w:r>
        <w:r w:rsidR="00DD3AD6">
          <w:rPr>
            <w:webHidden/>
          </w:rPr>
          <w:fldChar w:fldCharType="end"/>
        </w:r>
      </w:hyperlink>
    </w:p>
    <w:p w14:paraId="7345108D" w14:textId="32989B4A"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2" w:history="1">
        <w:r w:rsidR="00DD3AD6" w:rsidRPr="00AD2C79">
          <w:rPr>
            <w:rStyle w:val="Hyperlink"/>
          </w:rPr>
          <w:t>Figura 3 - Resultado de busca dos journals no motor de busca da ACM (próprio, 2020)</w:t>
        </w:r>
        <w:r w:rsidR="00DD3AD6">
          <w:rPr>
            <w:webHidden/>
          </w:rPr>
          <w:tab/>
        </w:r>
        <w:r w:rsidR="00DD3AD6">
          <w:rPr>
            <w:webHidden/>
          </w:rPr>
          <w:fldChar w:fldCharType="begin"/>
        </w:r>
        <w:r w:rsidR="00DD3AD6">
          <w:rPr>
            <w:webHidden/>
          </w:rPr>
          <w:instrText xml:space="preserve"> PAGEREF _Toc54931582 \h </w:instrText>
        </w:r>
        <w:r w:rsidR="00DD3AD6">
          <w:rPr>
            <w:webHidden/>
          </w:rPr>
        </w:r>
        <w:r w:rsidR="00DD3AD6">
          <w:rPr>
            <w:webHidden/>
          </w:rPr>
          <w:fldChar w:fldCharType="separate"/>
        </w:r>
        <w:r w:rsidR="00DD3AD6">
          <w:rPr>
            <w:webHidden/>
          </w:rPr>
          <w:t>20</w:t>
        </w:r>
        <w:r w:rsidR="00DD3AD6">
          <w:rPr>
            <w:webHidden/>
          </w:rPr>
          <w:fldChar w:fldCharType="end"/>
        </w:r>
      </w:hyperlink>
    </w:p>
    <w:p w14:paraId="3B98EBF5" w14:textId="218AE3E5"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3" w:history="1">
        <w:r w:rsidR="00DD3AD6" w:rsidRPr="00AD2C79">
          <w:rPr>
            <w:rStyle w:val="Hyperlink"/>
          </w:rPr>
          <w:t>Figura 4 - Etapas realizadas para filtrar os trabalhos encontrados no motor de busca da ACM (próprio, 2020)</w:t>
        </w:r>
        <w:r w:rsidR="00DD3AD6">
          <w:rPr>
            <w:webHidden/>
          </w:rPr>
          <w:tab/>
        </w:r>
        <w:r w:rsidR="00DD3AD6">
          <w:rPr>
            <w:webHidden/>
          </w:rPr>
          <w:fldChar w:fldCharType="begin"/>
        </w:r>
        <w:r w:rsidR="00DD3AD6">
          <w:rPr>
            <w:webHidden/>
          </w:rPr>
          <w:instrText xml:space="preserve"> PAGEREF _Toc54931583 \h </w:instrText>
        </w:r>
        <w:r w:rsidR="00DD3AD6">
          <w:rPr>
            <w:webHidden/>
          </w:rPr>
        </w:r>
        <w:r w:rsidR="00DD3AD6">
          <w:rPr>
            <w:webHidden/>
          </w:rPr>
          <w:fldChar w:fldCharType="separate"/>
        </w:r>
        <w:r w:rsidR="00DD3AD6">
          <w:rPr>
            <w:webHidden/>
          </w:rPr>
          <w:t>20</w:t>
        </w:r>
        <w:r w:rsidR="00DD3AD6">
          <w:rPr>
            <w:webHidden/>
          </w:rPr>
          <w:fldChar w:fldCharType="end"/>
        </w:r>
      </w:hyperlink>
    </w:p>
    <w:p w14:paraId="74A0DDDB" w14:textId="5FBE33B2"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4" w:history="1">
        <w:r w:rsidR="00DD3AD6" w:rsidRPr="00AD2C79">
          <w:rPr>
            <w:rStyle w:val="Hyperlink"/>
          </w:rPr>
          <w:t>Figura 5 - Filtro em cima dos trabalhos selecionados através do resumo (próprio, 2020)</w:t>
        </w:r>
        <w:r w:rsidR="00DD3AD6">
          <w:rPr>
            <w:webHidden/>
          </w:rPr>
          <w:tab/>
        </w:r>
        <w:r w:rsidR="00DD3AD6">
          <w:rPr>
            <w:webHidden/>
          </w:rPr>
          <w:fldChar w:fldCharType="begin"/>
        </w:r>
        <w:r w:rsidR="00DD3AD6">
          <w:rPr>
            <w:webHidden/>
          </w:rPr>
          <w:instrText xml:space="preserve"> PAGEREF _Toc54931584 \h </w:instrText>
        </w:r>
        <w:r w:rsidR="00DD3AD6">
          <w:rPr>
            <w:webHidden/>
          </w:rPr>
        </w:r>
        <w:r w:rsidR="00DD3AD6">
          <w:rPr>
            <w:webHidden/>
          </w:rPr>
          <w:fldChar w:fldCharType="separate"/>
        </w:r>
        <w:r w:rsidR="00DD3AD6">
          <w:rPr>
            <w:webHidden/>
          </w:rPr>
          <w:t>21</w:t>
        </w:r>
        <w:r w:rsidR="00DD3AD6">
          <w:rPr>
            <w:webHidden/>
          </w:rPr>
          <w:fldChar w:fldCharType="end"/>
        </w:r>
      </w:hyperlink>
    </w:p>
    <w:p w14:paraId="5A6C222D" w14:textId="2CF2825C"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5" w:history="1">
        <w:r w:rsidR="00DD3AD6" w:rsidRPr="00AD2C79">
          <w:rPr>
            <w:rStyle w:val="Hyperlink"/>
          </w:rPr>
          <w:t>Figura 6 - Procedimento de filtro realizado baseado nos trabalhos encontrados no motor de busca da ACM (próprio, 2020)</w:t>
        </w:r>
        <w:r w:rsidR="00DD3AD6">
          <w:rPr>
            <w:webHidden/>
          </w:rPr>
          <w:tab/>
        </w:r>
        <w:r w:rsidR="00DD3AD6">
          <w:rPr>
            <w:webHidden/>
          </w:rPr>
          <w:fldChar w:fldCharType="begin"/>
        </w:r>
        <w:r w:rsidR="00DD3AD6">
          <w:rPr>
            <w:webHidden/>
          </w:rPr>
          <w:instrText xml:space="preserve"> PAGEREF _Toc54931585 \h </w:instrText>
        </w:r>
        <w:r w:rsidR="00DD3AD6">
          <w:rPr>
            <w:webHidden/>
          </w:rPr>
        </w:r>
        <w:r w:rsidR="00DD3AD6">
          <w:rPr>
            <w:webHidden/>
          </w:rPr>
          <w:fldChar w:fldCharType="separate"/>
        </w:r>
        <w:r w:rsidR="00DD3AD6">
          <w:rPr>
            <w:webHidden/>
          </w:rPr>
          <w:t>22</w:t>
        </w:r>
        <w:r w:rsidR="00DD3AD6">
          <w:rPr>
            <w:webHidden/>
          </w:rPr>
          <w:fldChar w:fldCharType="end"/>
        </w:r>
      </w:hyperlink>
    </w:p>
    <w:p w14:paraId="01680FDD" w14:textId="68EA0E73"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6" w:history="1">
        <w:r w:rsidR="00DD3AD6" w:rsidRPr="00AD2C79">
          <w:rPr>
            <w:rStyle w:val="Hyperlink"/>
          </w:rPr>
          <w:t>Figura 7 Fatores da preferência musical (próprio, 2020)</w:t>
        </w:r>
        <w:r w:rsidR="00DD3AD6">
          <w:rPr>
            <w:webHidden/>
          </w:rPr>
          <w:tab/>
        </w:r>
        <w:r w:rsidR="00DD3AD6">
          <w:rPr>
            <w:webHidden/>
          </w:rPr>
          <w:fldChar w:fldCharType="begin"/>
        </w:r>
        <w:r w:rsidR="00DD3AD6">
          <w:rPr>
            <w:webHidden/>
          </w:rPr>
          <w:instrText xml:space="preserve"> PAGEREF _Toc54931586 \h </w:instrText>
        </w:r>
        <w:r w:rsidR="00DD3AD6">
          <w:rPr>
            <w:webHidden/>
          </w:rPr>
        </w:r>
        <w:r w:rsidR="00DD3AD6">
          <w:rPr>
            <w:webHidden/>
          </w:rPr>
          <w:fldChar w:fldCharType="separate"/>
        </w:r>
        <w:r w:rsidR="00DD3AD6">
          <w:rPr>
            <w:webHidden/>
          </w:rPr>
          <w:t>31</w:t>
        </w:r>
        <w:r w:rsidR="00DD3AD6">
          <w:rPr>
            <w:webHidden/>
          </w:rPr>
          <w:fldChar w:fldCharType="end"/>
        </w:r>
      </w:hyperlink>
    </w:p>
    <w:p w14:paraId="103539E6" w14:textId="02A20BF8"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7" w:history="1">
        <w:r w:rsidR="00DD3AD6" w:rsidRPr="00AD2C79">
          <w:rPr>
            <w:rStyle w:val="Hyperlink"/>
          </w:rPr>
          <w:t>Figura 8 Apresentação dos contextos utilizados no trabalho (próprio, 2020)</w:t>
        </w:r>
        <w:r w:rsidR="00DD3AD6">
          <w:rPr>
            <w:webHidden/>
          </w:rPr>
          <w:tab/>
        </w:r>
        <w:r w:rsidR="00DD3AD6">
          <w:rPr>
            <w:webHidden/>
          </w:rPr>
          <w:fldChar w:fldCharType="begin"/>
        </w:r>
        <w:r w:rsidR="00DD3AD6">
          <w:rPr>
            <w:webHidden/>
          </w:rPr>
          <w:instrText xml:space="preserve"> PAGEREF _Toc54931587 \h </w:instrText>
        </w:r>
        <w:r w:rsidR="00DD3AD6">
          <w:rPr>
            <w:webHidden/>
          </w:rPr>
        </w:r>
        <w:r w:rsidR="00DD3AD6">
          <w:rPr>
            <w:webHidden/>
          </w:rPr>
          <w:fldChar w:fldCharType="separate"/>
        </w:r>
        <w:r w:rsidR="00DD3AD6">
          <w:rPr>
            <w:webHidden/>
          </w:rPr>
          <w:t>37</w:t>
        </w:r>
        <w:r w:rsidR="00DD3AD6">
          <w:rPr>
            <w:webHidden/>
          </w:rPr>
          <w:fldChar w:fldCharType="end"/>
        </w:r>
      </w:hyperlink>
    </w:p>
    <w:p w14:paraId="64FAF143" w14:textId="26737098"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8" w:history="1">
        <w:r w:rsidR="00DD3AD6" w:rsidRPr="00AD2C79">
          <w:rPr>
            <w:rStyle w:val="Hyperlink"/>
          </w:rPr>
          <w:t>Figura 9 Etapas do desenvolvimento do sistema de recomendação musical (próprio, 2020)</w:t>
        </w:r>
        <w:r w:rsidR="00DD3AD6">
          <w:rPr>
            <w:webHidden/>
          </w:rPr>
          <w:tab/>
        </w:r>
        <w:r w:rsidR="00DD3AD6">
          <w:rPr>
            <w:webHidden/>
          </w:rPr>
          <w:fldChar w:fldCharType="begin"/>
        </w:r>
        <w:r w:rsidR="00DD3AD6">
          <w:rPr>
            <w:webHidden/>
          </w:rPr>
          <w:instrText xml:space="preserve"> PAGEREF _Toc54931588 \h </w:instrText>
        </w:r>
        <w:r w:rsidR="00DD3AD6">
          <w:rPr>
            <w:webHidden/>
          </w:rPr>
        </w:r>
        <w:r w:rsidR="00DD3AD6">
          <w:rPr>
            <w:webHidden/>
          </w:rPr>
          <w:fldChar w:fldCharType="separate"/>
        </w:r>
        <w:r w:rsidR="00DD3AD6">
          <w:rPr>
            <w:webHidden/>
          </w:rPr>
          <w:t>40</w:t>
        </w:r>
        <w:r w:rsidR="00DD3AD6">
          <w:rPr>
            <w:webHidden/>
          </w:rPr>
          <w:fldChar w:fldCharType="end"/>
        </w:r>
      </w:hyperlink>
    </w:p>
    <w:p w14:paraId="0A069257" w14:textId="6D9F37D1"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9" w:history="1">
        <w:r w:rsidR="00DD3AD6" w:rsidRPr="00AD2C79">
          <w:rPr>
            <w:rStyle w:val="Hyperlink"/>
          </w:rPr>
          <w:t>Figura 10 Tela introdutória da aplicação (próprio, 2020)</w:t>
        </w:r>
        <w:r w:rsidR="00DD3AD6">
          <w:rPr>
            <w:webHidden/>
          </w:rPr>
          <w:tab/>
        </w:r>
        <w:r w:rsidR="00DD3AD6">
          <w:rPr>
            <w:webHidden/>
          </w:rPr>
          <w:fldChar w:fldCharType="begin"/>
        </w:r>
        <w:r w:rsidR="00DD3AD6">
          <w:rPr>
            <w:webHidden/>
          </w:rPr>
          <w:instrText xml:space="preserve"> PAGEREF _Toc54931589 \h </w:instrText>
        </w:r>
        <w:r w:rsidR="00DD3AD6">
          <w:rPr>
            <w:webHidden/>
          </w:rPr>
        </w:r>
        <w:r w:rsidR="00DD3AD6">
          <w:rPr>
            <w:webHidden/>
          </w:rPr>
          <w:fldChar w:fldCharType="separate"/>
        </w:r>
        <w:r w:rsidR="00DD3AD6">
          <w:rPr>
            <w:webHidden/>
          </w:rPr>
          <w:t>45</w:t>
        </w:r>
        <w:r w:rsidR="00DD3AD6">
          <w:rPr>
            <w:webHidden/>
          </w:rPr>
          <w:fldChar w:fldCharType="end"/>
        </w:r>
      </w:hyperlink>
    </w:p>
    <w:p w14:paraId="3928BA1F" w14:textId="33BA7F10"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0" w:history="1">
        <w:r w:rsidR="00DD3AD6" w:rsidRPr="00AD2C79">
          <w:rPr>
            <w:rStyle w:val="Hyperlink"/>
          </w:rPr>
          <w:t>Figura 11 Tela de login da aplicação (próprio, 2020)</w:t>
        </w:r>
        <w:r w:rsidR="00DD3AD6">
          <w:rPr>
            <w:webHidden/>
          </w:rPr>
          <w:tab/>
        </w:r>
        <w:r w:rsidR="00DD3AD6">
          <w:rPr>
            <w:webHidden/>
          </w:rPr>
          <w:fldChar w:fldCharType="begin"/>
        </w:r>
        <w:r w:rsidR="00DD3AD6">
          <w:rPr>
            <w:webHidden/>
          </w:rPr>
          <w:instrText xml:space="preserve"> PAGEREF _Toc54931590 \h </w:instrText>
        </w:r>
        <w:r w:rsidR="00DD3AD6">
          <w:rPr>
            <w:webHidden/>
          </w:rPr>
        </w:r>
        <w:r w:rsidR="00DD3AD6">
          <w:rPr>
            <w:webHidden/>
          </w:rPr>
          <w:fldChar w:fldCharType="separate"/>
        </w:r>
        <w:r w:rsidR="00DD3AD6">
          <w:rPr>
            <w:webHidden/>
          </w:rPr>
          <w:t>46</w:t>
        </w:r>
        <w:r w:rsidR="00DD3AD6">
          <w:rPr>
            <w:webHidden/>
          </w:rPr>
          <w:fldChar w:fldCharType="end"/>
        </w:r>
      </w:hyperlink>
    </w:p>
    <w:p w14:paraId="6A78F8AC" w14:textId="121E767C"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1" w:history="1">
        <w:r w:rsidR="00DD3AD6" w:rsidRPr="00AD2C79">
          <w:rPr>
            <w:rStyle w:val="Hyperlink"/>
          </w:rPr>
          <w:t>Figura 12 Tela de preenchimento do contexto (próprio, 2020)</w:t>
        </w:r>
        <w:r w:rsidR="00DD3AD6">
          <w:rPr>
            <w:webHidden/>
          </w:rPr>
          <w:tab/>
        </w:r>
        <w:r w:rsidR="00DD3AD6">
          <w:rPr>
            <w:webHidden/>
          </w:rPr>
          <w:fldChar w:fldCharType="begin"/>
        </w:r>
        <w:r w:rsidR="00DD3AD6">
          <w:rPr>
            <w:webHidden/>
          </w:rPr>
          <w:instrText xml:space="preserve"> PAGEREF _Toc54931591 \h </w:instrText>
        </w:r>
        <w:r w:rsidR="00DD3AD6">
          <w:rPr>
            <w:webHidden/>
          </w:rPr>
        </w:r>
        <w:r w:rsidR="00DD3AD6">
          <w:rPr>
            <w:webHidden/>
          </w:rPr>
          <w:fldChar w:fldCharType="separate"/>
        </w:r>
        <w:r w:rsidR="00DD3AD6">
          <w:rPr>
            <w:webHidden/>
          </w:rPr>
          <w:t>47</w:t>
        </w:r>
        <w:r w:rsidR="00DD3AD6">
          <w:rPr>
            <w:webHidden/>
          </w:rPr>
          <w:fldChar w:fldCharType="end"/>
        </w:r>
      </w:hyperlink>
    </w:p>
    <w:p w14:paraId="3DE8CE47" w14:textId="5EA4DE2F"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2" w:history="1">
        <w:r w:rsidR="00DD3AD6" w:rsidRPr="00AD2C79">
          <w:rPr>
            <w:rStyle w:val="Hyperlink"/>
          </w:rPr>
          <w:t>Figura 13 Tela da lista de dispositivos do Spotify (próprio, 2020)</w:t>
        </w:r>
        <w:r w:rsidR="00DD3AD6">
          <w:rPr>
            <w:webHidden/>
          </w:rPr>
          <w:tab/>
        </w:r>
        <w:r w:rsidR="00DD3AD6">
          <w:rPr>
            <w:webHidden/>
          </w:rPr>
          <w:fldChar w:fldCharType="begin"/>
        </w:r>
        <w:r w:rsidR="00DD3AD6">
          <w:rPr>
            <w:webHidden/>
          </w:rPr>
          <w:instrText xml:space="preserve"> PAGEREF _Toc54931592 \h </w:instrText>
        </w:r>
        <w:r w:rsidR="00DD3AD6">
          <w:rPr>
            <w:webHidden/>
          </w:rPr>
        </w:r>
        <w:r w:rsidR="00DD3AD6">
          <w:rPr>
            <w:webHidden/>
          </w:rPr>
          <w:fldChar w:fldCharType="separate"/>
        </w:r>
        <w:r w:rsidR="00DD3AD6">
          <w:rPr>
            <w:webHidden/>
          </w:rPr>
          <w:t>48</w:t>
        </w:r>
        <w:r w:rsidR="00DD3AD6">
          <w:rPr>
            <w:webHidden/>
          </w:rPr>
          <w:fldChar w:fldCharType="end"/>
        </w:r>
      </w:hyperlink>
    </w:p>
    <w:p w14:paraId="273E53EF" w14:textId="3C46796C"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3" w:history="1">
        <w:r w:rsidR="00DD3AD6" w:rsidRPr="00AD2C79">
          <w:rPr>
            <w:rStyle w:val="Hyperlink"/>
          </w:rPr>
          <w:t>Figura 14 Tela principal, a qual apresenta a música sendo reproduzida ao usuário (próprio, 2020)</w:t>
        </w:r>
        <w:r w:rsidR="00DD3AD6">
          <w:rPr>
            <w:webHidden/>
          </w:rPr>
          <w:tab/>
        </w:r>
        <w:r w:rsidR="00DD3AD6">
          <w:rPr>
            <w:webHidden/>
          </w:rPr>
          <w:fldChar w:fldCharType="begin"/>
        </w:r>
        <w:r w:rsidR="00DD3AD6">
          <w:rPr>
            <w:webHidden/>
          </w:rPr>
          <w:instrText xml:space="preserve"> PAGEREF _Toc54931593 \h </w:instrText>
        </w:r>
        <w:r w:rsidR="00DD3AD6">
          <w:rPr>
            <w:webHidden/>
          </w:rPr>
        </w:r>
        <w:r w:rsidR="00DD3AD6">
          <w:rPr>
            <w:webHidden/>
          </w:rPr>
          <w:fldChar w:fldCharType="separate"/>
        </w:r>
        <w:r w:rsidR="00DD3AD6">
          <w:rPr>
            <w:webHidden/>
          </w:rPr>
          <w:t>49</w:t>
        </w:r>
        <w:r w:rsidR="00DD3AD6">
          <w:rPr>
            <w:webHidden/>
          </w:rPr>
          <w:fldChar w:fldCharType="end"/>
        </w:r>
      </w:hyperlink>
    </w:p>
    <w:p w14:paraId="1D26BF02" w14:textId="0548789C"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4" w:history="1">
        <w:r w:rsidR="00DD3AD6" w:rsidRPr="00AD2C79">
          <w:rPr>
            <w:rStyle w:val="Hyperlink"/>
          </w:rPr>
          <w:t>Figura 15 Tela de busca de músicas que encaixem melhor no momento (próprio, 2020)</w:t>
        </w:r>
        <w:r w:rsidR="00DD3AD6">
          <w:rPr>
            <w:webHidden/>
          </w:rPr>
          <w:tab/>
        </w:r>
        <w:r w:rsidR="00DD3AD6">
          <w:rPr>
            <w:webHidden/>
          </w:rPr>
          <w:fldChar w:fldCharType="begin"/>
        </w:r>
        <w:r w:rsidR="00DD3AD6">
          <w:rPr>
            <w:webHidden/>
          </w:rPr>
          <w:instrText xml:space="preserve"> PAGEREF _Toc54931594 \h </w:instrText>
        </w:r>
        <w:r w:rsidR="00DD3AD6">
          <w:rPr>
            <w:webHidden/>
          </w:rPr>
        </w:r>
        <w:r w:rsidR="00DD3AD6">
          <w:rPr>
            <w:webHidden/>
          </w:rPr>
          <w:fldChar w:fldCharType="separate"/>
        </w:r>
        <w:r w:rsidR="00DD3AD6">
          <w:rPr>
            <w:webHidden/>
          </w:rPr>
          <w:t>50</w:t>
        </w:r>
        <w:r w:rsidR="00DD3AD6">
          <w:rPr>
            <w:webHidden/>
          </w:rPr>
          <w:fldChar w:fldCharType="end"/>
        </w:r>
      </w:hyperlink>
    </w:p>
    <w:p w14:paraId="727A78A1" w14:textId="7ED55812"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5" w:history="1">
        <w:r w:rsidR="00DD3AD6" w:rsidRPr="00AD2C79">
          <w:rPr>
            <w:rStyle w:val="Hyperlink"/>
          </w:rPr>
          <w:t xml:space="preserve">Figura 16 Console do </w:t>
        </w:r>
        <w:r w:rsidR="00DD3AD6" w:rsidRPr="00AD2C79">
          <w:rPr>
            <w:rStyle w:val="Hyperlink"/>
            <w:i/>
            <w:iCs/>
          </w:rPr>
          <w:t>Realtime Database</w:t>
        </w:r>
        <w:r w:rsidR="00DD3AD6" w:rsidRPr="00AD2C79">
          <w:rPr>
            <w:rStyle w:val="Hyperlink"/>
          </w:rPr>
          <w:t xml:space="preserve"> do Firebase (próprio, 2020)</w:t>
        </w:r>
        <w:r w:rsidR="00DD3AD6">
          <w:rPr>
            <w:webHidden/>
          </w:rPr>
          <w:tab/>
        </w:r>
        <w:r w:rsidR="00DD3AD6">
          <w:rPr>
            <w:webHidden/>
          </w:rPr>
          <w:fldChar w:fldCharType="begin"/>
        </w:r>
        <w:r w:rsidR="00DD3AD6">
          <w:rPr>
            <w:webHidden/>
          </w:rPr>
          <w:instrText xml:space="preserve"> PAGEREF _Toc54931595 \h </w:instrText>
        </w:r>
        <w:r w:rsidR="00DD3AD6">
          <w:rPr>
            <w:webHidden/>
          </w:rPr>
        </w:r>
        <w:r w:rsidR="00DD3AD6">
          <w:rPr>
            <w:webHidden/>
          </w:rPr>
          <w:fldChar w:fldCharType="separate"/>
        </w:r>
        <w:r w:rsidR="00DD3AD6">
          <w:rPr>
            <w:webHidden/>
          </w:rPr>
          <w:t>52</w:t>
        </w:r>
        <w:r w:rsidR="00DD3AD6">
          <w:rPr>
            <w:webHidden/>
          </w:rPr>
          <w:fldChar w:fldCharType="end"/>
        </w:r>
      </w:hyperlink>
    </w:p>
    <w:p w14:paraId="5F72AE93" w14:textId="0FDEA96A"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6" w:history="1">
        <w:r w:rsidR="00DD3AD6" w:rsidRPr="00AD2C79">
          <w:rPr>
            <w:rStyle w:val="Hyperlink"/>
          </w:rPr>
          <w:t xml:space="preserve">Figura 17 – Representação gráfica da classificação do algoritmo KNN sobre um plano x1 e x2. No plano, os pontos amarelos são a representação da classe A, roxos classe B e vermelho é o ponto de teste  </w:t>
        </w:r>
        <w:r w:rsidR="00DD3AD6" w:rsidRPr="00AD2C79">
          <w:rPr>
            <w:rStyle w:val="Hyperlink"/>
            <w:bCs/>
            <w:iCs/>
            <w:caps/>
            <w:snapToGrid w:val="0"/>
            <w:spacing w:val="10"/>
            <w:kern w:val="28"/>
          </w:rPr>
          <w:t>(JOSÉ, 2018)</w:t>
        </w:r>
        <w:r w:rsidR="00DD3AD6">
          <w:rPr>
            <w:webHidden/>
          </w:rPr>
          <w:tab/>
        </w:r>
        <w:r w:rsidR="00DD3AD6">
          <w:rPr>
            <w:webHidden/>
          </w:rPr>
          <w:fldChar w:fldCharType="begin"/>
        </w:r>
        <w:r w:rsidR="00DD3AD6">
          <w:rPr>
            <w:webHidden/>
          </w:rPr>
          <w:instrText xml:space="preserve"> PAGEREF _Toc54931596 \h </w:instrText>
        </w:r>
        <w:r w:rsidR="00DD3AD6">
          <w:rPr>
            <w:webHidden/>
          </w:rPr>
        </w:r>
        <w:r w:rsidR="00DD3AD6">
          <w:rPr>
            <w:webHidden/>
          </w:rPr>
          <w:fldChar w:fldCharType="separate"/>
        </w:r>
        <w:r w:rsidR="00DD3AD6">
          <w:rPr>
            <w:webHidden/>
          </w:rPr>
          <w:t>54</w:t>
        </w:r>
        <w:r w:rsidR="00DD3AD6">
          <w:rPr>
            <w:webHidden/>
          </w:rPr>
          <w:fldChar w:fldCharType="end"/>
        </w:r>
      </w:hyperlink>
    </w:p>
    <w:p w14:paraId="4DA0216E" w14:textId="591EC343"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7" w:history="1">
        <w:r w:rsidR="00DD3AD6" w:rsidRPr="00AD2C79">
          <w:rPr>
            <w:rStyle w:val="Hyperlink"/>
          </w:rPr>
          <w:t>Figura 18 Visão macro das etapas para transformar os eventos registrados no firebase na tabela que sera rodado o KNN (próprio, 2020)</w:t>
        </w:r>
        <w:r w:rsidR="00DD3AD6">
          <w:rPr>
            <w:webHidden/>
          </w:rPr>
          <w:tab/>
        </w:r>
        <w:r w:rsidR="00DD3AD6">
          <w:rPr>
            <w:webHidden/>
          </w:rPr>
          <w:fldChar w:fldCharType="begin"/>
        </w:r>
        <w:r w:rsidR="00DD3AD6">
          <w:rPr>
            <w:webHidden/>
          </w:rPr>
          <w:instrText xml:space="preserve"> PAGEREF _Toc54931597 \h </w:instrText>
        </w:r>
        <w:r w:rsidR="00DD3AD6">
          <w:rPr>
            <w:webHidden/>
          </w:rPr>
        </w:r>
        <w:r w:rsidR="00DD3AD6">
          <w:rPr>
            <w:webHidden/>
          </w:rPr>
          <w:fldChar w:fldCharType="separate"/>
        </w:r>
        <w:r w:rsidR="00DD3AD6">
          <w:rPr>
            <w:webHidden/>
          </w:rPr>
          <w:t>57</w:t>
        </w:r>
        <w:r w:rsidR="00DD3AD6">
          <w:rPr>
            <w:webHidden/>
          </w:rPr>
          <w:fldChar w:fldCharType="end"/>
        </w:r>
      </w:hyperlink>
    </w:p>
    <w:p w14:paraId="132F659C" w14:textId="6451656A"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8" w:history="1">
        <w:r w:rsidR="00DD3AD6" w:rsidRPr="00AD2C79">
          <w:rPr>
            <w:rStyle w:val="Hyperlink"/>
          </w:rPr>
          <w:t>Figura 19 Representação dos eventos salvos no Firebase (próprio, 2020)</w:t>
        </w:r>
        <w:r w:rsidR="00DD3AD6">
          <w:rPr>
            <w:webHidden/>
          </w:rPr>
          <w:tab/>
        </w:r>
        <w:r w:rsidR="00DD3AD6">
          <w:rPr>
            <w:webHidden/>
          </w:rPr>
          <w:fldChar w:fldCharType="begin"/>
        </w:r>
        <w:r w:rsidR="00DD3AD6">
          <w:rPr>
            <w:webHidden/>
          </w:rPr>
          <w:instrText xml:space="preserve"> PAGEREF _Toc54931598 \h </w:instrText>
        </w:r>
        <w:r w:rsidR="00DD3AD6">
          <w:rPr>
            <w:webHidden/>
          </w:rPr>
        </w:r>
        <w:r w:rsidR="00DD3AD6">
          <w:rPr>
            <w:webHidden/>
          </w:rPr>
          <w:fldChar w:fldCharType="separate"/>
        </w:r>
        <w:r w:rsidR="00DD3AD6">
          <w:rPr>
            <w:webHidden/>
          </w:rPr>
          <w:t>57</w:t>
        </w:r>
        <w:r w:rsidR="00DD3AD6">
          <w:rPr>
            <w:webHidden/>
          </w:rPr>
          <w:fldChar w:fldCharType="end"/>
        </w:r>
      </w:hyperlink>
    </w:p>
    <w:p w14:paraId="1C59D3B0" w14:textId="22AD8D94"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9" w:history="1">
        <w:r w:rsidR="00DD3AD6" w:rsidRPr="00AD2C79">
          <w:rPr>
            <w:rStyle w:val="Hyperlink"/>
          </w:rPr>
          <w:t>Figura 20 Representação das listas geradas na etapa “Separa contexto” (próprio, 2020)</w:t>
        </w:r>
        <w:r w:rsidR="00DD3AD6">
          <w:rPr>
            <w:webHidden/>
          </w:rPr>
          <w:tab/>
        </w:r>
        <w:r w:rsidR="00DD3AD6">
          <w:rPr>
            <w:webHidden/>
          </w:rPr>
          <w:fldChar w:fldCharType="begin"/>
        </w:r>
        <w:r w:rsidR="00DD3AD6">
          <w:rPr>
            <w:webHidden/>
          </w:rPr>
          <w:instrText xml:space="preserve"> PAGEREF _Toc54931599 \h </w:instrText>
        </w:r>
        <w:r w:rsidR="00DD3AD6">
          <w:rPr>
            <w:webHidden/>
          </w:rPr>
        </w:r>
        <w:r w:rsidR="00DD3AD6">
          <w:rPr>
            <w:webHidden/>
          </w:rPr>
          <w:fldChar w:fldCharType="separate"/>
        </w:r>
        <w:r w:rsidR="00DD3AD6">
          <w:rPr>
            <w:webHidden/>
          </w:rPr>
          <w:t>58</w:t>
        </w:r>
        <w:r w:rsidR="00DD3AD6">
          <w:rPr>
            <w:webHidden/>
          </w:rPr>
          <w:fldChar w:fldCharType="end"/>
        </w:r>
      </w:hyperlink>
    </w:p>
    <w:p w14:paraId="3D1ABB63" w14:textId="0FD70702"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0" w:history="1">
        <w:r w:rsidR="00DD3AD6" w:rsidRPr="00AD2C79">
          <w:rPr>
            <w:rStyle w:val="Hyperlink"/>
          </w:rPr>
          <w:t>Figura 21 Representação das listas geradas na etapa “separa contexto das músicas” (próprio, 2020)</w:t>
        </w:r>
        <w:r w:rsidR="00DD3AD6">
          <w:rPr>
            <w:webHidden/>
          </w:rPr>
          <w:tab/>
        </w:r>
        <w:r w:rsidR="00DD3AD6">
          <w:rPr>
            <w:webHidden/>
          </w:rPr>
          <w:fldChar w:fldCharType="begin"/>
        </w:r>
        <w:r w:rsidR="00DD3AD6">
          <w:rPr>
            <w:webHidden/>
          </w:rPr>
          <w:instrText xml:space="preserve"> PAGEREF _Toc54931600 \h </w:instrText>
        </w:r>
        <w:r w:rsidR="00DD3AD6">
          <w:rPr>
            <w:webHidden/>
          </w:rPr>
        </w:r>
        <w:r w:rsidR="00DD3AD6">
          <w:rPr>
            <w:webHidden/>
          </w:rPr>
          <w:fldChar w:fldCharType="separate"/>
        </w:r>
        <w:r w:rsidR="00DD3AD6">
          <w:rPr>
            <w:webHidden/>
          </w:rPr>
          <w:t>58</w:t>
        </w:r>
        <w:r w:rsidR="00DD3AD6">
          <w:rPr>
            <w:webHidden/>
          </w:rPr>
          <w:fldChar w:fldCharType="end"/>
        </w:r>
      </w:hyperlink>
    </w:p>
    <w:p w14:paraId="4593A480" w14:textId="594C040D"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1" w:history="1">
        <w:r w:rsidR="00DD3AD6" w:rsidRPr="00AD2C79">
          <w:rPr>
            <w:rStyle w:val="Hyperlink"/>
          </w:rPr>
          <w:t>Figura 22 Representação da tabela na etapa “separa contexto das músicas” (próprio, 2020)</w:t>
        </w:r>
        <w:r w:rsidR="00DD3AD6">
          <w:rPr>
            <w:webHidden/>
          </w:rPr>
          <w:tab/>
        </w:r>
        <w:r w:rsidR="00DD3AD6">
          <w:rPr>
            <w:webHidden/>
          </w:rPr>
          <w:fldChar w:fldCharType="begin"/>
        </w:r>
        <w:r w:rsidR="00DD3AD6">
          <w:rPr>
            <w:webHidden/>
          </w:rPr>
          <w:instrText xml:space="preserve"> PAGEREF _Toc54931601 \h </w:instrText>
        </w:r>
        <w:r w:rsidR="00DD3AD6">
          <w:rPr>
            <w:webHidden/>
          </w:rPr>
        </w:r>
        <w:r w:rsidR="00DD3AD6">
          <w:rPr>
            <w:webHidden/>
          </w:rPr>
          <w:fldChar w:fldCharType="separate"/>
        </w:r>
        <w:r w:rsidR="00DD3AD6">
          <w:rPr>
            <w:webHidden/>
          </w:rPr>
          <w:t>59</w:t>
        </w:r>
        <w:r w:rsidR="00DD3AD6">
          <w:rPr>
            <w:webHidden/>
          </w:rPr>
          <w:fldChar w:fldCharType="end"/>
        </w:r>
      </w:hyperlink>
    </w:p>
    <w:p w14:paraId="4C1A8CAE" w14:textId="27D797C6"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2" w:history="1">
        <w:r w:rsidR="00DD3AD6" w:rsidRPr="00AD2C79">
          <w:rPr>
            <w:rStyle w:val="Hyperlink"/>
          </w:rPr>
          <w:t xml:space="preserve">Figura 23 </w:t>
        </w:r>
        <w:r w:rsidR="00DD3AD6" w:rsidRPr="00AD2C79">
          <w:rPr>
            <w:rStyle w:val="Hyperlink"/>
            <w:i/>
            <w:iCs/>
          </w:rPr>
          <w:t>head()</w:t>
        </w:r>
        <w:r w:rsidR="00DD3AD6" w:rsidRPr="00AD2C79">
          <w:rPr>
            <w:rStyle w:val="Hyperlink"/>
          </w:rPr>
          <w:t xml:space="preserve"> do </w:t>
        </w:r>
        <w:r w:rsidR="00DD3AD6" w:rsidRPr="00AD2C79">
          <w:rPr>
            <w:rStyle w:val="Hyperlink"/>
            <w:i/>
            <w:iCs/>
          </w:rPr>
          <w:t>dataframe</w:t>
        </w:r>
        <w:r w:rsidR="00DD3AD6" w:rsidRPr="00AD2C79">
          <w:rPr>
            <w:rStyle w:val="Hyperlink"/>
          </w:rPr>
          <w:t xml:space="preserve"> criado a partir da variável </w:t>
        </w:r>
        <w:r w:rsidR="00DD3AD6" w:rsidRPr="00AD2C79">
          <w:rPr>
            <w:rStyle w:val="Hyperlink"/>
            <w:i/>
            <w:iCs/>
          </w:rPr>
          <w:t>genreTable</w:t>
        </w:r>
        <w:r w:rsidR="00DD3AD6" w:rsidRPr="00AD2C79">
          <w:rPr>
            <w:rStyle w:val="Hyperlink"/>
          </w:rPr>
          <w:t xml:space="preserve"> (próprio, 2020)</w:t>
        </w:r>
        <w:r w:rsidR="00DD3AD6">
          <w:rPr>
            <w:webHidden/>
          </w:rPr>
          <w:tab/>
        </w:r>
        <w:r w:rsidR="00DD3AD6">
          <w:rPr>
            <w:webHidden/>
          </w:rPr>
          <w:fldChar w:fldCharType="begin"/>
        </w:r>
        <w:r w:rsidR="00DD3AD6">
          <w:rPr>
            <w:webHidden/>
          </w:rPr>
          <w:instrText xml:space="preserve"> PAGEREF _Toc54931602 \h </w:instrText>
        </w:r>
        <w:r w:rsidR="00DD3AD6">
          <w:rPr>
            <w:webHidden/>
          </w:rPr>
        </w:r>
        <w:r w:rsidR="00DD3AD6">
          <w:rPr>
            <w:webHidden/>
          </w:rPr>
          <w:fldChar w:fldCharType="separate"/>
        </w:r>
        <w:r w:rsidR="00DD3AD6">
          <w:rPr>
            <w:webHidden/>
          </w:rPr>
          <w:t>60</w:t>
        </w:r>
        <w:r w:rsidR="00DD3AD6">
          <w:rPr>
            <w:webHidden/>
          </w:rPr>
          <w:fldChar w:fldCharType="end"/>
        </w:r>
      </w:hyperlink>
    </w:p>
    <w:p w14:paraId="3193C24F" w14:textId="5F864842"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3" w:history="1">
        <w:r w:rsidR="00DD3AD6" w:rsidRPr="00AD2C79">
          <w:rPr>
            <w:rStyle w:val="Hyperlink"/>
          </w:rPr>
          <w:t>Figura 24 Visão macro do sistema LORS (próprio, 2020)</w:t>
        </w:r>
        <w:r w:rsidR="00DD3AD6">
          <w:rPr>
            <w:webHidden/>
          </w:rPr>
          <w:tab/>
        </w:r>
        <w:r w:rsidR="00DD3AD6">
          <w:rPr>
            <w:webHidden/>
          </w:rPr>
          <w:fldChar w:fldCharType="begin"/>
        </w:r>
        <w:r w:rsidR="00DD3AD6">
          <w:rPr>
            <w:webHidden/>
          </w:rPr>
          <w:instrText xml:space="preserve"> PAGEREF _Toc54931603 \h </w:instrText>
        </w:r>
        <w:r w:rsidR="00DD3AD6">
          <w:rPr>
            <w:webHidden/>
          </w:rPr>
        </w:r>
        <w:r w:rsidR="00DD3AD6">
          <w:rPr>
            <w:webHidden/>
          </w:rPr>
          <w:fldChar w:fldCharType="separate"/>
        </w:r>
        <w:r w:rsidR="00DD3AD6">
          <w:rPr>
            <w:webHidden/>
          </w:rPr>
          <w:t>62</w:t>
        </w:r>
        <w:r w:rsidR="00DD3AD6">
          <w:rPr>
            <w:webHidden/>
          </w:rPr>
          <w:fldChar w:fldCharType="end"/>
        </w:r>
      </w:hyperlink>
    </w:p>
    <w:p w14:paraId="0C92150A" w14:textId="6285B232"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4" w:history="1">
        <w:r w:rsidR="00DD3AD6" w:rsidRPr="00AD2C79">
          <w:rPr>
            <w:rStyle w:val="Hyperlink"/>
          </w:rPr>
          <w:t>Figura 25 Tela de recomendações (próprio, 2020)</w:t>
        </w:r>
        <w:r w:rsidR="00DD3AD6">
          <w:rPr>
            <w:webHidden/>
          </w:rPr>
          <w:tab/>
        </w:r>
        <w:r w:rsidR="00DD3AD6">
          <w:rPr>
            <w:webHidden/>
          </w:rPr>
          <w:fldChar w:fldCharType="begin"/>
        </w:r>
        <w:r w:rsidR="00DD3AD6">
          <w:rPr>
            <w:webHidden/>
          </w:rPr>
          <w:instrText xml:space="preserve"> PAGEREF _Toc54931604 \h </w:instrText>
        </w:r>
        <w:r w:rsidR="00DD3AD6">
          <w:rPr>
            <w:webHidden/>
          </w:rPr>
        </w:r>
        <w:r w:rsidR="00DD3AD6">
          <w:rPr>
            <w:webHidden/>
          </w:rPr>
          <w:fldChar w:fldCharType="separate"/>
        </w:r>
        <w:r w:rsidR="00DD3AD6">
          <w:rPr>
            <w:webHidden/>
          </w:rPr>
          <w:t>65</w:t>
        </w:r>
        <w:r w:rsidR="00DD3AD6">
          <w:rPr>
            <w:webHidden/>
          </w:rPr>
          <w:fldChar w:fldCharType="end"/>
        </w:r>
      </w:hyperlink>
    </w:p>
    <w:p w14:paraId="77AC117D" w14:textId="5B3DC6EB"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F77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4891D591"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F77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F77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F77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F77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F77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F77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F77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315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315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315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315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3158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31585"/>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3158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31587"/>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3158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r w:rsidR="002F77D6">
        <w:fldChar w:fldCharType="begin"/>
      </w:r>
      <w:r w:rsidR="002F77D6">
        <w:instrText xml:space="preserve"> SEQ Quadro \* ARABIC </w:instrText>
      </w:r>
      <w:r w:rsidR="002F77D6">
        <w:fldChar w:fldCharType="separate"/>
      </w:r>
      <w:r w:rsidR="00496F40">
        <w:rPr>
          <w:noProof/>
        </w:rPr>
        <w:t>2</w:t>
      </w:r>
      <w:r w:rsidR="002F77D6">
        <w:rPr>
          <w:noProof/>
        </w:rPr>
        <w:fldChar w:fldCharType="end"/>
      </w:r>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1A6046"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Toc54931589"/>
      <w:bookmarkStart w:id="87" w:name="_Ref54973492"/>
      <w:r>
        <w:t xml:space="preserve">Figura </w:t>
      </w:r>
      <w:r w:rsidR="002F77D6">
        <w:fldChar w:fldCharType="begin"/>
      </w:r>
      <w:r w:rsidR="002F77D6">
        <w:instrText xml:space="preserve"> SEQ Figura \* ARABIC </w:instrText>
      </w:r>
      <w:r w:rsidR="002F77D6">
        <w:fldChar w:fldCharType="separate"/>
      </w:r>
      <w:r w:rsidR="00772326">
        <w:rPr>
          <w:noProof/>
        </w:rPr>
        <w:t>10</w:t>
      </w:r>
      <w:r w:rsidR="002F77D6">
        <w:rPr>
          <w:noProof/>
        </w:rPr>
        <w:fldChar w:fldCharType="end"/>
      </w:r>
      <w:bookmarkEnd w:id="87"/>
      <w:r>
        <w:t xml:space="preserve"> Tela </w:t>
      </w:r>
      <w:r w:rsidR="002C4866">
        <w:t>introdutória</w:t>
      </w:r>
      <w:r>
        <w:t xml:space="preserve"> da aplicação </w:t>
      </w:r>
      <w:r w:rsidRPr="00B61F3A">
        <w:t>(próprio, 2020)</w:t>
      </w:r>
      <w:bookmarkEnd w:id="86"/>
    </w:p>
    <w:p w14:paraId="312FD9DB" w14:textId="7C548FCE"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9" w:name="_Toc54931590"/>
      <w:bookmarkStart w:id="90" w:name="_Ref54973486"/>
      <w:r>
        <w:t xml:space="preserve">Figura </w:t>
      </w:r>
      <w:r w:rsidR="002F77D6">
        <w:fldChar w:fldCharType="begin"/>
      </w:r>
      <w:r w:rsidR="002F77D6">
        <w:instrText xml:space="preserve"> SEQ Figura \* ARABIC </w:instrText>
      </w:r>
      <w:r w:rsidR="002F77D6">
        <w:fldChar w:fldCharType="separate"/>
      </w:r>
      <w:r w:rsidR="00772326">
        <w:rPr>
          <w:noProof/>
        </w:rPr>
        <w:t>11</w:t>
      </w:r>
      <w:r w:rsidR="002F77D6">
        <w:rPr>
          <w:noProof/>
        </w:rPr>
        <w:fldChar w:fldCharType="end"/>
      </w:r>
      <w:bookmarkEnd w:id="90"/>
      <w:r>
        <w:t xml:space="preserve"> Tela de login da aplicação </w:t>
      </w:r>
      <w:r w:rsidRPr="00286A2A">
        <w:t>(próprio, 2020)</w:t>
      </w:r>
      <w:bookmarkEnd w:id="89"/>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91" w:name="_Toc54931591"/>
      <w:bookmarkStart w:id="92" w:name="_Ref54973479"/>
      <w:r>
        <w:t xml:space="preserve">Figura </w:t>
      </w:r>
      <w:r w:rsidR="002F77D6">
        <w:fldChar w:fldCharType="begin"/>
      </w:r>
      <w:r w:rsidR="002F77D6">
        <w:instrText xml:space="preserve"> SEQ Figura \* ARABIC </w:instrText>
      </w:r>
      <w:r w:rsidR="002F77D6">
        <w:fldChar w:fldCharType="separate"/>
      </w:r>
      <w:r w:rsidR="00772326">
        <w:rPr>
          <w:noProof/>
        </w:rPr>
        <w:t>12</w:t>
      </w:r>
      <w:r w:rsidR="002F77D6">
        <w:rPr>
          <w:noProof/>
        </w:rPr>
        <w:fldChar w:fldCharType="end"/>
      </w:r>
      <w:bookmarkEnd w:id="92"/>
      <w:r>
        <w:t xml:space="preserve"> </w:t>
      </w:r>
      <w:r w:rsidR="00457D80">
        <w:t>T</w:t>
      </w:r>
      <w:r>
        <w:t xml:space="preserve">ela de preenchimento do contexto </w:t>
      </w:r>
      <w:r w:rsidRPr="006D6B7A">
        <w:t>(próprio, 2020)</w:t>
      </w:r>
      <w:bookmarkEnd w:id="91"/>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3" w:name="_Toc54931592"/>
      <w:bookmarkStart w:id="94" w:name="_Ref54973469"/>
      <w:r>
        <w:t xml:space="preserve">Figura </w:t>
      </w:r>
      <w:r w:rsidR="002F77D6">
        <w:fldChar w:fldCharType="begin"/>
      </w:r>
      <w:r w:rsidR="002F77D6">
        <w:instrText xml:space="preserve"> SEQ Figura \* ARABIC </w:instrText>
      </w:r>
      <w:r w:rsidR="002F77D6">
        <w:fldChar w:fldCharType="separate"/>
      </w:r>
      <w:r w:rsidR="00772326">
        <w:rPr>
          <w:noProof/>
        </w:rPr>
        <w:t>13</w:t>
      </w:r>
      <w:r w:rsidR="002F77D6">
        <w:rPr>
          <w:noProof/>
        </w:rPr>
        <w:fldChar w:fldCharType="end"/>
      </w:r>
      <w:bookmarkEnd w:id="94"/>
      <w:r>
        <w:t xml:space="preserve"> Tela da lista de dispositivos do Spotify</w:t>
      </w:r>
      <w:r>
        <w:rPr>
          <w:noProof/>
        </w:rPr>
        <w:t xml:space="preserve"> </w:t>
      </w:r>
      <w:r w:rsidRPr="00580B5B">
        <w:rPr>
          <w:noProof/>
        </w:rPr>
        <w:t>(próprio, 2020)</w:t>
      </w:r>
      <w:bookmarkEnd w:id="93"/>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5" w:name="_Toc54931593"/>
      <w:bookmarkStart w:id="96" w:name="_Ref54973458"/>
      <w:r>
        <w:t xml:space="preserve">Figura </w:t>
      </w:r>
      <w:r w:rsidR="002F77D6">
        <w:fldChar w:fldCharType="begin"/>
      </w:r>
      <w:r w:rsidR="002F77D6">
        <w:instrText xml:space="preserve"> SEQ Figura \* ARABIC </w:instrText>
      </w:r>
      <w:r w:rsidR="002F77D6">
        <w:fldChar w:fldCharType="separate"/>
      </w:r>
      <w:r w:rsidR="00772326">
        <w:rPr>
          <w:noProof/>
        </w:rPr>
        <w:t>14</w:t>
      </w:r>
      <w:r w:rsidR="002F77D6">
        <w:rPr>
          <w:noProof/>
        </w:rPr>
        <w:fldChar w:fldCharType="end"/>
      </w:r>
      <w:bookmarkEnd w:id="96"/>
      <w:r>
        <w:t xml:space="preserve"> </w:t>
      </w:r>
      <w:r w:rsidR="00F9036E">
        <w:t>T</w:t>
      </w:r>
      <w:r>
        <w:t xml:space="preserve">ela principal, a qual apresenta a música sendo reproduzida ao usuário </w:t>
      </w:r>
      <w:r w:rsidRPr="00A73EA3">
        <w:t>(próprio, 2020)</w:t>
      </w:r>
      <w:bookmarkEnd w:id="95"/>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7" w:name="_Toc54931594"/>
      <w:bookmarkStart w:id="98" w:name="_Ref54973404"/>
      <w:r>
        <w:t xml:space="preserve">Figura </w:t>
      </w:r>
      <w:r w:rsidR="002F77D6">
        <w:fldChar w:fldCharType="begin"/>
      </w:r>
      <w:r w:rsidR="002F77D6">
        <w:instrText xml:space="preserve"> SEQ Figura \* ARABIC </w:instrText>
      </w:r>
      <w:r w:rsidR="002F77D6">
        <w:fldChar w:fldCharType="separate"/>
      </w:r>
      <w:r w:rsidR="00772326">
        <w:rPr>
          <w:noProof/>
        </w:rPr>
        <w:t>15</w:t>
      </w:r>
      <w:r w:rsidR="002F77D6">
        <w:rPr>
          <w:noProof/>
        </w:rPr>
        <w:fldChar w:fldCharType="end"/>
      </w:r>
      <w:bookmarkEnd w:id="98"/>
      <w:r>
        <w:t xml:space="preserve"> Tela de busca de músicas que encaixem melhor no momento </w:t>
      </w:r>
      <w:r w:rsidRPr="00A73EA3">
        <w:t>(próprio, 2020)</w:t>
      </w:r>
      <w:bookmarkEnd w:id="97"/>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9" w:name="_Toc54931556"/>
      <w:r>
        <w:t>Tecnologias utilizadas no desenvolvimento</w:t>
      </w:r>
      <w:bookmarkEnd w:id="99"/>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100" w:name="_Toc54931557"/>
      <w:r>
        <w:t>Distribuição d</w:t>
      </w:r>
      <w:r w:rsidR="00A94338">
        <w:t>a aplicação</w:t>
      </w:r>
      <w:r w:rsidR="00251F73">
        <w:t xml:space="preserve"> e coleta de dados</w:t>
      </w:r>
      <w:bookmarkEnd w:id="100"/>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101" w:name="_Toc54931558"/>
      <w:r>
        <w:t>Pré-teste</w:t>
      </w:r>
      <w:bookmarkEnd w:id="101"/>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102" w:name="_Toc54931559"/>
      <w:r>
        <w:t>Hospedagem</w:t>
      </w:r>
      <w:bookmarkEnd w:id="102"/>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103" w:name="_Toc54931560"/>
      <w:r>
        <w:t xml:space="preserve">Coleta do </w:t>
      </w:r>
      <w:proofErr w:type="spellStart"/>
      <w:r w:rsidR="000C1A86">
        <w:t>F</w:t>
      </w:r>
      <w:r>
        <w:t>irebase</w:t>
      </w:r>
      <w:bookmarkEnd w:id="103"/>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104" w:name="_Ref53931970"/>
      <w:bookmarkStart w:id="105" w:name="_Toc54931595"/>
      <w:r>
        <w:t xml:space="preserve">Figura </w:t>
      </w:r>
      <w:r w:rsidR="002F77D6">
        <w:fldChar w:fldCharType="begin"/>
      </w:r>
      <w:r w:rsidR="002F77D6">
        <w:instrText xml:space="preserve"> SEQ Figura \* ARABIC </w:instrText>
      </w:r>
      <w:r w:rsidR="002F77D6">
        <w:fldChar w:fldCharType="separate"/>
      </w:r>
      <w:r w:rsidR="00772326">
        <w:rPr>
          <w:noProof/>
        </w:rPr>
        <w:t>16</w:t>
      </w:r>
      <w:r w:rsidR="002F77D6">
        <w:rPr>
          <w:noProof/>
        </w:rPr>
        <w:fldChar w:fldCharType="end"/>
      </w:r>
      <w:bookmarkEnd w:id="104"/>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5"/>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6" w:name="_Toc54931561"/>
      <w:r w:rsidRPr="00DC433D">
        <w:lastRenderedPageBreak/>
        <w:t>SISTEMA LORS</w:t>
      </w:r>
      <w:bookmarkEnd w:id="106"/>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7" w:name="_Toc54931562"/>
      <w:r>
        <w:t>O Algoritmo KNN</w:t>
      </w:r>
      <w:bookmarkEnd w:id="107"/>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8" w:name="_Ref52742150"/>
      <w:bookmarkStart w:id="109" w:name="_Toc54931596"/>
      <w:bookmarkStart w:id="110" w:name="_Ref52742133"/>
      <w:r>
        <w:t xml:space="preserve">Figura </w:t>
      </w:r>
      <w:r w:rsidR="002F77D6">
        <w:fldChar w:fldCharType="begin"/>
      </w:r>
      <w:r w:rsidR="002F77D6">
        <w:instrText xml:space="preserve"> SEQ Figura \* ARABIC </w:instrText>
      </w:r>
      <w:r w:rsidR="002F77D6">
        <w:fldChar w:fldCharType="separate"/>
      </w:r>
      <w:r w:rsidR="00772326">
        <w:rPr>
          <w:noProof/>
        </w:rPr>
        <w:t>17</w:t>
      </w:r>
      <w:r w:rsidR="002F77D6">
        <w:rPr>
          <w:noProof/>
        </w:rPr>
        <w:fldChar w:fldCharType="end"/>
      </w:r>
      <w:bookmarkEnd w:id="108"/>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9"/>
      <w:r w:rsidRPr="00DE3DAA">
        <w:rPr>
          <w:bCs/>
          <w:iCs/>
          <w:caps/>
          <w:snapToGrid w:val="0"/>
          <w:color w:val="000000"/>
          <w:spacing w:val="10"/>
          <w:kern w:val="28"/>
          <w:szCs w:val="20"/>
        </w:rPr>
        <w:fldChar w:fldCharType="end"/>
      </w:r>
      <w:bookmarkEnd w:id="110"/>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11" w:name="_Ref54920131"/>
      <w:bookmarkStart w:id="112" w:name="_Toc54931563"/>
      <w:r>
        <w:t>Preparação dos dados para o KNN</w:t>
      </w:r>
      <w:bookmarkEnd w:id="111"/>
      <w:bookmarkEnd w:id="112"/>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13" w:name="_Toc54931578"/>
      <w:r>
        <w:t xml:space="preserve">Quadro </w:t>
      </w:r>
      <w:r w:rsidR="002F77D6">
        <w:fldChar w:fldCharType="begin"/>
      </w:r>
      <w:r w:rsidR="002F77D6">
        <w:instrText xml:space="preserve"> SEQ Quadro \* ARABIC </w:instrText>
      </w:r>
      <w:r w:rsidR="002F77D6">
        <w:fldChar w:fldCharType="separate"/>
      </w:r>
      <w:r w:rsidR="00496F40">
        <w:rPr>
          <w:noProof/>
        </w:rPr>
        <w:t>3</w:t>
      </w:r>
      <w:r w:rsidR="002F77D6">
        <w:rPr>
          <w:noProof/>
        </w:rPr>
        <w:fldChar w:fldCharType="end"/>
      </w:r>
      <w:r>
        <w:t xml:space="preserve"> Lista de ações possíveis nos eventos </w:t>
      </w:r>
      <w:r w:rsidRPr="00A73EA3">
        <w:t>(próprio, 2020)</w:t>
      </w:r>
      <w:bookmarkEnd w:id="113"/>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1A6046"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14" w:name="_Toc54931597"/>
      <w:bookmarkStart w:id="115" w:name="_Ref54973329"/>
      <w:r>
        <w:t xml:space="preserve">Figura </w:t>
      </w:r>
      <w:r w:rsidR="002F77D6">
        <w:fldChar w:fldCharType="begin"/>
      </w:r>
      <w:r w:rsidR="002F77D6">
        <w:instrText xml:space="preserve"> SEQ Figura \* ARABIC </w:instrText>
      </w:r>
      <w:r w:rsidR="002F77D6">
        <w:fldChar w:fldCharType="separate"/>
      </w:r>
      <w:r w:rsidR="00772326">
        <w:rPr>
          <w:noProof/>
        </w:rPr>
        <w:t>18</w:t>
      </w:r>
      <w:r w:rsidR="002F77D6">
        <w:rPr>
          <w:noProof/>
        </w:rPr>
        <w:fldChar w:fldCharType="end"/>
      </w:r>
      <w:bookmarkEnd w:id="115"/>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16" w:name="_Toc54931598"/>
      <w:bookmarkStart w:id="117" w:name="_Ref54973321"/>
      <w:r>
        <w:t xml:space="preserve">Figura </w:t>
      </w:r>
      <w:r w:rsidR="002F77D6">
        <w:fldChar w:fldCharType="begin"/>
      </w:r>
      <w:r w:rsidR="002F77D6">
        <w:instrText xml:space="preserve"> SEQ Figura \* ARABIC </w:instrText>
      </w:r>
      <w:r w:rsidR="002F77D6">
        <w:fldChar w:fldCharType="separate"/>
      </w:r>
      <w:r w:rsidR="00772326">
        <w:rPr>
          <w:noProof/>
        </w:rPr>
        <w:t>19</w:t>
      </w:r>
      <w:r w:rsidR="002F77D6">
        <w:rPr>
          <w:noProof/>
        </w:rPr>
        <w:fldChar w:fldCharType="end"/>
      </w:r>
      <w:bookmarkEnd w:id="117"/>
      <w:r>
        <w:t xml:space="preserve"> Representação dos eventos salvos no </w:t>
      </w:r>
      <w:proofErr w:type="spellStart"/>
      <w:r>
        <w:t>Firebase</w:t>
      </w:r>
      <w:proofErr w:type="spellEnd"/>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8" w:name="_Toc54931599"/>
      <w:bookmarkStart w:id="119" w:name="_Ref54973316"/>
      <w:r>
        <w:t xml:space="preserve">Figura </w:t>
      </w:r>
      <w:r w:rsidR="002F77D6">
        <w:fldChar w:fldCharType="begin"/>
      </w:r>
      <w:r w:rsidR="002F77D6">
        <w:instrText xml:space="preserve"> SEQ Figura \* ARABIC </w:instrText>
      </w:r>
      <w:r w:rsidR="002F77D6">
        <w:fldChar w:fldCharType="separate"/>
      </w:r>
      <w:r w:rsidR="00772326">
        <w:rPr>
          <w:noProof/>
        </w:rPr>
        <w:t>20</w:t>
      </w:r>
      <w:r w:rsidR="002F77D6">
        <w:rPr>
          <w:noProof/>
        </w:rPr>
        <w:fldChar w:fldCharType="end"/>
      </w:r>
      <w:bookmarkEnd w:id="119"/>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20" w:name="_Toc54931600"/>
      <w:bookmarkStart w:id="121" w:name="_Ref54973306"/>
      <w:r>
        <w:t xml:space="preserve">Figura </w:t>
      </w:r>
      <w:r w:rsidR="002F77D6">
        <w:fldChar w:fldCharType="begin"/>
      </w:r>
      <w:r w:rsidR="002F77D6">
        <w:instrText xml:space="preserve"> SEQ Figura \* ARABIC </w:instrText>
      </w:r>
      <w:r w:rsidR="002F77D6">
        <w:fldChar w:fldCharType="separate"/>
      </w:r>
      <w:r w:rsidR="00772326">
        <w:rPr>
          <w:noProof/>
        </w:rPr>
        <w:t>21</w:t>
      </w:r>
      <w:r w:rsidR="002F77D6">
        <w:rPr>
          <w:noProof/>
        </w:rPr>
        <w:fldChar w:fldCharType="end"/>
      </w:r>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22" w:name="_Toc54931601"/>
      <w:bookmarkStart w:id="123" w:name="_Ref54973298"/>
      <w:r>
        <w:t xml:space="preserve">Figura </w:t>
      </w:r>
      <w:r w:rsidR="002F77D6">
        <w:fldChar w:fldCharType="begin"/>
      </w:r>
      <w:r w:rsidR="002F77D6">
        <w:instrText xml:space="preserve"> SEQ Figura \* ARABIC </w:instrText>
      </w:r>
      <w:r w:rsidR="002F77D6">
        <w:fldChar w:fldCharType="separate"/>
      </w:r>
      <w:r w:rsidR="00772326">
        <w:rPr>
          <w:noProof/>
        </w:rPr>
        <w:t>22</w:t>
      </w:r>
      <w:r w:rsidR="002F77D6">
        <w:rPr>
          <w:noProof/>
        </w:rPr>
        <w:fldChar w:fldCharType="end"/>
      </w:r>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24" w:name="_Ref53955795"/>
      <w:bookmarkStart w:id="125" w:name="_Toc54931602"/>
      <w:r>
        <w:t xml:space="preserve">Figura </w:t>
      </w:r>
      <w:r w:rsidR="002F77D6">
        <w:fldChar w:fldCharType="begin"/>
      </w:r>
      <w:r w:rsidR="002F77D6">
        <w:instrText xml:space="preserve"> SEQ Figura \* ARABIC </w:instrText>
      </w:r>
      <w:r w:rsidR="002F77D6">
        <w:fldChar w:fldCharType="separate"/>
      </w:r>
      <w:r w:rsidR="00772326">
        <w:rPr>
          <w:noProof/>
        </w:rPr>
        <w:t>23</w:t>
      </w:r>
      <w:r w:rsidR="002F77D6">
        <w:rPr>
          <w:noProof/>
        </w:rPr>
        <w:fldChar w:fldCharType="end"/>
      </w:r>
      <w:bookmarkEnd w:id="12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26" w:name="_Ref54908939"/>
      <w:bookmarkStart w:id="127" w:name="_Toc54931564"/>
      <w:r>
        <w:t>Testes com KNN</w:t>
      </w:r>
      <w:bookmarkEnd w:id="126"/>
      <w:bookmarkEnd w:id="12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28" w:name="_Toc54931565"/>
      <w:r>
        <w:t>Taxonomia dos gêneros</w:t>
      </w:r>
      <w:bookmarkEnd w:id="12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29" w:name="_Toc54931566"/>
      <w:r>
        <w:t xml:space="preserve">Modelagem </w:t>
      </w:r>
      <w:r w:rsidR="00CC1095">
        <w:t xml:space="preserve">do </w:t>
      </w:r>
      <w:r>
        <w:t>sistema</w:t>
      </w:r>
      <w:r w:rsidR="00726572">
        <w:t xml:space="preserve"> </w:t>
      </w:r>
      <w:r w:rsidR="00AE024C">
        <w:rPr>
          <w:i/>
        </w:rPr>
        <w:t>LORS</w:t>
      </w:r>
      <w:bookmarkEnd w:id="12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30" w:name="_Toc54931603"/>
      <w:bookmarkStart w:id="131" w:name="_Ref54973275"/>
      <w:r>
        <w:t xml:space="preserve">Figura </w:t>
      </w:r>
      <w:r w:rsidR="002F77D6">
        <w:fldChar w:fldCharType="begin"/>
      </w:r>
      <w:r w:rsidR="002F77D6">
        <w:instrText xml:space="preserve"> SEQ Figura \* ARABIC </w:instrText>
      </w:r>
      <w:r w:rsidR="002F77D6">
        <w:fldChar w:fldCharType="separate"/>
      </w:r>
      <w:r w:rsidR="00772326">
        <w:rPr>
          <w:noProof/>
        </w:rPr>
        <w:t>24</w:t>
      </w:r>
      <w:r w:rsidR="002F77D6">
        <w:rPr>
          <w:noProof/>
        </w:rPr>
        <w:fldChar w:fldCharType="end"/>
      </w:r>
      <w:bookmarkEnd w:id="131"/>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32"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33" w:name="_Ref54920174"/>
      <w:bookmarkStart w:id="134" w:name="_Toc54931568"/>
      <w:r>
        <w:t>Servidor</w:t>
      </w:r>
      <w:bookmarkEnd w:id="133"/>
      <w:bookmarkEnd w:id="13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35" w:name="_Toc54931569"/>
      <w:r>
        <w:t>Hospedagem</w:t>
      </w:r>
      <w:bookmarkEnd w:id="13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36" w:name="_Toc54931570"/>
      <w:r>
        <w:t>Recomendação</w:t>
      </w:r>
      <w:bookmarkEnd w:id="13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37" w:name="_Ref54920412"/>
      <w:bookmarkStart w:id="138" w:name="_Toc54931579"/>
      <w:r>
        <w:t xml:space="preserve">Quadro </w:t>
      </w:r>
      <w:r w:rsidR="002F77D6">
        <w:fldChar w:fldCharType="begin"/>
      </w:r>
      <w:r w:rsidR="002F77D6">
        <w:instrText xml:space="preserve"> SEQ Quadro \* ARABIC </w:instrText>
      </w:r>
      <w:r w:rsidR="002F77D6">
        <w:fldChar w:fldCharType="separate"/>
      </w:r>
      <w:r>
        <w:rPr>
          <w:noProof/>
        </w:rPr>
        <w:t>4</w:t>
      </w:r>
      <w:r w:rsidR="002F77D6">
        <w:rPr>
          <w:noProof/>
        </w:rPr>
        <w:fldChar w:fldCharType="end"/>
      </w:r>
      <w:bookmarkEnd w:id="137"/>
      <w:r>
        <w:t xml:space="preserve"> Campos e seus respectivos valores utilizados</w:t>
      </w:r>
      <w:r>
        <w:rPr>
          <w:noProof/>
        </w:rPr>
        <w:t xml:space="preserve"> na recomendação</w:t>
      </w:r>
      <w:r w:rsidR="00772326">
        <w:rPr>
          <w:noProof/>
        </w:rPr>
        <w:t xml:space="preserve"> </w:t>
      </w:r>
      <w:r w:rsidR="00772326" w:rsidRPr="00A73EA3">
        <w:t>(próprio, 2020)</w:t>
      </w:r>
      <w:bookmarkEnd w:id="138"/>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39" w:name="_Toc54931571"/>
      <w:r>
        <w:t>Resultado da recomendação</w:t>
      </w:r>
      <w:r w:rsidR="00E162DC">
        <w:t xml:space="preserve"> (integração app)</w:t>
      </w:r>
      <w:bookmarkEnd w:id="13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40" w:name="_Toc54931604"/>
      <w:bookmarkStart w:id="141" w:name="_Ref54973248"/>
      <w:r>
        <w:t xml:space="preserve">Figura </w:t>
      </w:r>
      <w:r w:rsidR="002F77D6">
        <w:fldChar w:fldCharType="begin"/>
      </w:r>
      <w:r w:rsidR="002F77D6">
        <w:instrText xml:space="preserve"> SEQ Figura \* ARABIC </w:instrText>
      </w:r>
      <w:r w:rsidR="002F77D6">
        <w:fldChar w:fldCharType="separate"/>
      </w:r>
      <w:r>
        <w:rPr>
          <w:noProof/>
        </w:rPr>
        <w:t>25</w:t>
      </w:r>
      <w:r w:rsidR="002F77D6">
        <w:rPr>
          <w:noProof/>
        </w:rPr>
        <w:fldChar w:fldCharType="end"/>
      </w:r>
      <w:bookmarkEnd w:id="141"/>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5F9872DB" w:rsidR="002F06E8" w:rsidRDefault="002F06E8" w:rsidP="00972812">
      <w:pPr>
        <w:pStyle w:val="Ttulo3"/>
      </w:pPr>
      <w:bookmarkStart w:id="142" w:name="_Toc54931572"/>
      <w:r>
        <w:t>Resultados do experimento</w:t>
      </w:r>
      <w:bookmarkEnd w:id="142"/>
    </w:p>
    <w:p w14:paraId="148A0EA6" w14:textId="283215B7" w:rsidR="004E0FBD" w:rsidRDefault="002F06E8" w:rsidP="00972812">
      <w:r>
        <w:tab/>
        <w:t xml:space="preserve">... </w:t>
      </w:r>
      <w:r w:rsidR="008932CD">
        <w:t xml:space="preserve">score, </w:t>
      </w:r>
      <w:r>
        <w:t>matriz confusão</w:t>
      </w:r>
      <w:r w:rsidR="004E0FBD">
        <w:tab/>
      </w:r>
    </w:p>
    <w:p w14:paraId="29875599" w14:textId="7B08A0AB" w:rsidR="008F2AE9" w:rsidRPr="006C1E7D" w:rsidRDefault="008F2AE9" w:rsidP="00972812">
      <w:pPr>
        <w:pStyle w:val="Ttulo1"/>
      </w:pPr>
      <w:bookmarkStart w:id="143" w:name="_Toc54931573"/>
      <w:r w:rsidRPr="006C1E7D">
        <w:lastRenderedPageBreak/>
        <w:t>CONCLUSÃO</w:t>
      </w:r>
      <w:bookmarkEnd w:id="143"/>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603D4AA3" w:rsidR="007468ED" w:rsidRDefault="0066283C" w:rsidP="007468ED">
      <w:pPr>
        <w:pStyle w:val="Ttulo2"/>
      </w:pPr>
      <w:bookmarkStart w:id="144" w:name="_Toc54931574"/>
      <w:r>
        <w:t>Trabalhos futuros</w:t>
      </w:r>
      <w:bookmarkEnd w:id="144"/>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45" w:name="_Toc54931575"/>
      <w:commentRangeStart w:id="146"/>
      <w:commentRangeStart w:id="147"/>
      <w:r w:rsidRPr="00310EA6">
        <w:lastRenderedPageBreak/>
        <w:t>Referências Bibliográficas</w:t>
      </w:r>
      <w:commentRangeEnd w:id="146"/>
      <w:r w:rsidR="009518DB">
        <w:rPr>
          <w:rStyle w:val="Refdecomentrio"/>
          <w:b w:val="0"/>
          <w:caps w:val="0"/>
          <w:snapToGrid/>
          <w:spacing w:val="0"/>
          <w:kern w:val="0"/>
        </w:rPr>
        <w:commentReference w:id="146"/>
      </w:r>
      <w:commentRangeEnd w:id="147"/>
      <w:r w:rsidR="005A74E7">
        <w:rPr>
          <w:rStyle w:val="Refdecomentrio"/>
          <w:b w:val="0"/>
          <w:caps w:val="0"/>
          <w:snapToGrid/>
          <w:spacing w:val="0"/>
          <w:kern w:val="0"/>
        </w:rPr>
        <w:commentReference w:id="147"/>
      </w:r>
      <w:bookmarkEnd w:id="145"/>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9863A4" w:rsidRDefault="009863A4" w:rsidP="00972812">
      <w:pPr>
        <w:pStyle w:val="Textodecomentrio"/>
      </w:pPr>
      <w:r>
        <w:rPr>
          <w:rStyle w:val="Refdecomentrio"/>
        </w:rPr>
        <w:annotationRef/>
      </w:r>
      <w:r>
        <w:t xml:space="preserve">Esse estudo está baseado em </w:t>
      </w:r>
      <w:proofErr w:type="gramStart"/>
      <w:r>
        <w:t>quê ????</w:t>
      </w:r>
      <w:proofErr w:type="gramEnd"/>
    </w:p>
  </w:comment>
  <w:comment w:id="51" w:author="Juliano Varella De Carvalho" w:date="2020-08-15T15:18:00Z" w:initials="JVDC">
    <w:p w14:paraId="76D79E08" w14:textId="531FCE17"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2"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9863A4" w:rsidRDefault="009863A4" w:rsidP="00972812">
      <w:pPr>
        <w:pStyle w:val="Textodecomentrio"/>
      </w:pPr>
      <w:r>
        <w:rPr>
          <w:rStyle w:val="Refdecomentrio"/>
        </w:rPr>
        <w:annotationRef/>
      </w:r>
      <w:r>
        <w:t xml:space="preserve">Onde foram </w:t>
      </w:r>
      <w:proofErr w:type="gramStart"/>
      <w:r>
        <w:t>encontrados ???</w:t>
      </w:r>
      <w:proofErr w:type="gramEnd"/>
    </w:p>
  </w:comment>
  <w:comment w:id="56" w:author="Juliano Varella De Carvalho" w:date="2020-08-15T15:19:00Z" w:initials="JVDC">
    <w:p w14:paraId="1E17D4CA" w14:textId="427F4B4E"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61"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9863A4" w:rsidRDefault="009863A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8"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9863A4" w:rsidRDefault="009863A4"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9863A4" w:rsidRDefault="009863A4" w:rsidP="00972812">
      <w:pPr>
        <w:pStyle w:val="Textodecomentrio"/>
      </w:pPr>
      <w:r>
        <w:rPr>
          <w:rStyle w:val="Refdecomentrio"/>
        </w:rPr>
        <w:annotationRef/>
      </w:r>
      <w:r>
        <w:t xml:space="preserve">Não seria recomendação </w:t>
      </w:r>
      <w:proofErr w:type="gramStart"/>
      <w:r>
        <w:t>musical ???</w:t>
      </w:r>
      <w:proofErr w:type="gramEnd"/>
    </w:p>
  </w:comment>
  <w:comment w:id="84" w:author="Juliano Varella De Carvalho" w:date="2020-08-15T15:50:00Z" w:initials="JVDC">
    <w:p w14:paraId="0F56441A" w14:textId="41D9DDAB" w:rsidR="009863A4" w:rsidRDefault="009863A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6"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47" w:author="Érico Souza Loewe" w:date="2020-07-02T00:25:00Z" w:initials="ÉSL">
    <w:p w14:paraId="23D9DB80" w14:textId="3D88D14E" w:rsidR="009863A4" w:rsidRDefault="009863A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1F19AC" w14:textId="77777777" w:rsidR="002F77D6" w:rsidRDefault="002F77D6" w:rsidP="00972812">
      <w:r>
        <w:separator/>
      </w:r>
    </w:p>
    <w:p w14:paraId="4928B267" w14:textId="77777777" w:rsidR="002F77D6" w:rsidRDefault="002F77D6" w:rsidP="00972812"/>
    <w:p w14:paraId="3950E7DE" w14:textId="77777777" w:rsidR="002F77D6" w:rsidRDefault="002F77D6" w:rsidP="00972812"/>
    <w:p w14:paraId="6FDC104E" w14:textId="77777777" w:rsidR="002F77D6" w:rsidRDefault="002F77D6" w:rsidP="00972812"/>
    <w:p w14:paraId="686A6650" w14:textId="77777777" w:rsidR="002F77D6" w:rsidRDefault="002F77D6" w:rsidP="00972812"/>
    <w:p w14:paraId="54E3ED25" w14:textId="77777777" w:rsidR="002F77D6" w:rsidRDefault="002F77D6" w:rsidP="00972812"/>
    <w:p w14:paraId="470D755D" w14:textId="77777777" w:rsidR="002F77D6" w:rsidRDefault="002F77D6" w:rsidP="00972812"/>
    <w:p w14:paraId="6A5C5137" w14:textId="77777777" w:rsidR="002F77D6" w:rsidRDefault="002F77D6" w:rsidP="00972812"/>
    <w:p w14:paraId="72A4A26A" w14:textId="77777777" w:rsidR="002F77D6" w:rsidRDefault="002F77D6" w:rsidP="00972812"/>
    <w:p w14:paraId="30F7AAE1" w14:textId="77777777" w:rsidR="002F77D6" w:rsidRDefault="002F77D6" w:rsidP="00972812"/>
    <w:p w14:paraId="286342A5" w14:textId="77777777" w:rsidR="002F77D6" w:rsidRDefault="002F77D6" w:rsidP="00972812"/>
    <w:p w14:paraId="030083AB" w14:textId="77777777" w:rsidR="002F77D6" w:rsidRDefault="002F77D6" w:rsidP="00972812"/>
    <w:p w14:paraId="45C7F4C9" w14:textId="77777777" w:rsidR="002F77D6" w:rsidRDefault="002F77D6" w:rsidP="00972812"/>
    <w:p w14:paraId="2306AFAC" w14:textId="77777777" w:rsidR="002F77D6" w:rsidRDefault="002F77D6" w:rsidP="00972812"/>
    <w:p w14:paraId="528E0C23" w14:textId="77777777" w:rsidR="002F77D6" w:rsidRDefault="002F77D6" w:rsidP="00972812"/>
    <w:p w14:paraId="2E746C77" w14:textId="77777777" w:rsidR="002F77D6" w:rsidRDefault="002F77D6" w:rsidP="00972812"/>
    <w:p w14:paraId="4371CB3A" w14:textId="77777777" w:rsidR="002F77D6" w:rsidRDefault="002F77D6" w:rsidP="00972812"/>
    <w:p w14:paraId="7F8E3A2C" w14:textId="77777777" w:rsidR="002F77D6" w:rsidRDefault="002F77D6" w:rsidP="00972812"/>
    <w:p w14:paraId="0E5A9C7A" w14:textId="77777777" w:rsidR="002F77D6" w:rsidRDefault="002F77D6" w:rsidP="00972812"/>
    <w:p w14:paraId="4531BCC7" w14:textId="77777777" w:rsidR="002F77D6" w:rsidRDefault="002F77D6" w:rsidP="00972812"/>
    <w:p w14:paraId="2023EA92" w14:textId="77777777" w:rsidR="002F77D6" w:rsidRDefault="002F77D6" w:rsidP="00972812"/>
    <w:p w14:paraId="1CEAB96F" w14:textId="77777777" w:rsidR="002F77D6" w:rsidRDefault="002F77D6" w:rsidP="00972812"/>
    <w:p w14:paraId="73D89B5B" w14:textId="77777777" w:rsidR="002F77D6" w:rsidRDefault="002F77D6" w:rsidP="00972812"/>
    <w:p w14:paraId="57CCEF90" w14:textId="77777777" w:rsidR="002F77D6" w:rsidRDefault="002F77D6" w:rsidP="00972812"/>
    <w:p w14:paraId="6C0F4ABD" w14:textId="77777777" w:rsidR="002F77D6" w:rsidRDefault="002F77D6" w:rsidP="00972812"/>
    <w:p w14:paraId="21B3364A" w14:textId="77777777" w:rsidR="002F77D6" w:rsidRDefault="002F77D6" w:rsidP="00972812"/>
    <w:p w14:paraId="733671A6" w14:textId="77777777" w:rsidR="002F77D6" w:rsidRDefault="002F77D6" w:rsidP="00972812"/>
    <w:p w14:paraId="0AB2D310" w14:textId="77777777" w:rsidR="002F77D6" w:rsidRDefault="002F77D6" w:rsidP="00972812"/>
    <w:p w14:paraId="0957B3B4" w14:textId="77777777" w:rsidR="002F77D6" w:rsidRDefault="002F77D6" w:rsidP="00972812"/>
    <w:p w14:paraId="0495BE49" w14:textId="77777777" w:rsidR="002F77D6" w:rsidRDefault="002F77D6" w:rsidP="00972812"/>
    <w:p w14:paraId="7FB1AB57" w14:textId="77777777" w:rsidR="002F77D6" w:rsidRDefault="002F77D6" w:rsidP="00972812"/>
    <w:p w14:paraId="5E072AFB" w14:textId="77777777" w:rsidR="002F77D6" w:rsidRDefault="002F77D6" w:rsidP="00972812"/>
    <w:p w14:paraId="5408BB1F" w14:textId="77777777" w:rsidR="002F77D6" w:rsidRDefault="002F77D6" w:rsidP="00972812"/>
    <w:p w14:paraId="6DFF693A" w14:textId="77777777" w:rsidR="002F77D6" w:rsidRDefault="002F77D6" w:rsidP="00972812"/>
  </w:endnote>
  <w:endnote w:type="continuationSeparator" w:id="0">
    <w:p w14:paraId="6F304E78" w14:textId="77777777" w:rsidR="002F77D6" w:rsidRDefault="002F77D6" w:rsidP="00972812">
      <w:r>
        <w:continuationSeparator/>
      </w:r>
    </w:p>
    <w:p w14:paraId="2B3F34E0" w14:textId="77777777" w:rsidR="002F77D6" w:rsidRDefault="002F77D6" w:rsidP="00972812"/>
    <w:p w14:paraId="32DC42C7" w14:textId="77777777" w:rsidR="002F77D6" w:rsidRDefault="002F77D6" w:rsidP="00972812"/>
    <w:p w14:paraId="46FA981F" w14:textId="77777777" w:rsidR="002F77D6" w:rsidRDefault="002F77D6" w:rsidP="00972812"/>
    <w:p w14:paraId="16AAB036" w14:textId="77777777" w:rsidR="002F77D6" w:rsidRDefault="002F77D6" w:rsidP="00972812"/>
    <w:p w14:paraId="2D36BE04" w14:textId="77777777" w:rsidR="002F77D6" w:rsidRDefault="002F77D6" w:rsidP="00972812"/>
    <w:p w14:paraId="28247459" w14:textId="77777777" w:rsidR="002F77D6" w:rsidRDefault="002F77D6" w:rsidP="00972812"/>
    <w:p w14:paraId="19904C75" w14:textId="77777777" w:rsidR="002F77D6" w:rsidRDefault="002F77D6" w:rsidP="00972812"/>
    <w:p w14:paraId="4FD1DAFA" w14:textId="77777777" w:rsidR="002F77D6" w:rsidRDefault="002F77D6" w:rsidP="00972812"/>
    <w:p w14:paraId="40CA84AF" w14:textId="77777777" w:rsidR="002F77D6" w:rsidRDefault="002F77D6" w:rsidP="00972812"/>
    <w:p w14:paraId="3450FB93" w14:textId="77777777" w:rsidR="002F77D6" w:rsidRDefault="002F77D6" w:rsidP="00972812"/>
    <w:p w14:paraId="21D0139E" w14:textId="77777777" w:rsidR="002F77D6" w:rsidRDefault="002F77D6" w:rsidP="00972812"/>
    <w:p w14:paraId="468D4660" w14:textId="77777777" w:rsidR="002F77D6" w:rsidRDefault="002F77D6" w:rsidP="00972812"/>
    <w:p w14:paraId="34D1B0A2" w14:textId="77777777" w:rsidR="002F77D6" w:rsidRDefault="002F77D6" w:rsidP="00972812"/>
    <w:p w14:paraId="6B7215EF" w14:textId="77777777" w:rsidR="002F77D6" w:rsidRDefault="002F77D6" w:rsidP="00972812"/>
    <w:p w14:paraId="12C05EEC" w14:textId="77777777" w:rsidR="002F77D6" w:rsidRDefault="002F77D6" w:rsidP="00972812"/>
    <w:p w14:paraId="79064931" w14:textId="77777777" w:rsidR="002F77D6" w:rsidRDefault="002F77D6" w:rsidP="00972812"/>
    <w:p w14:paraId="0132C541" w14:textId="77777777" w:rsidR="002F77D6" w:rsidRDefault="002F77D6" w:rsidP="00972812"/>
    <w:p w14:paraId="13C60A2F" w14:textId="77777777" w:rsidR="002F77D6" w:rsidRDefault="002F77D6" w:rsidP="00972812"/>
    <w:p w14:paraId="2F817010" w14:textId="77777777" w:rsidR="002F77D6" w:rsidRDefault="002F77D6" w:rsidP="00972812"/>
    <w:p w14:paraId="13B4E3A1" w14:textId="77777777" w:rsidR="002F77D6" w:rsidRDefault="002F77D6" w:rsidP="00972812"/>
    <w:p w14:paraId="1D8D5019" w14:textId="77777777" w:rsidR="002F77D6" w:rsidRDefault="002F77D6" w:rsidP="00972812"/>
    <w:p w14:paraId="51469E8B" w14:textId="77777777" w:rsidR="002F77D6" w:rsidRDefault="002F77D6" w:rsidP="00972812"/>
    <w:p w14:paraId="1D3D1952" w14:textId="77777777" w:rsidR="002F77D6" w:rsidRDefault="002F77D6" w:rsidP="00972812"/>
    <w:p w14:paraId="4C012047" w14:textId="77777777" w:rsidR="002F77D6" w:rsidRDefault="002F77D6" w:rsidP="00972812"/>
    <w:p w14:paraId="62401430" w14:textId="77777777" w:rsidR="002F77D6" w:rsidRDefault="002F77D6" w:rsidP="00972812"/>
    <w:p w14:paraId="4F5371D1" w14:textId="77777777" w:rsidR="002F77D6" w:rsidRDefault="002F77D6" w:rsidP="00972812"/>
    <w:p w14:paraId="4F424CD8" w14:textId="77777777" w:rsidR="002F77D6" w:rsidRDefault="002F77D6" w:rsidP="00972812"/>
    <w:p w14:paraId="3D8AE637" w14:textId="77777777" w:rsidR="002F77D6" w:rsidRDefault="002F77D6" w:rsidP="00972812"/>
    <w:p w14:paraId="14AEAD77" w14:textId="77777777" w:rsidR="002F77D6" w:rsidRDefault="002F77D6" w:rsidP="00972812"/>
    <w:p w14:paraId="0C416DC6" w14:textId="77777777" w:rsidR="002F77D6" w:rsidRDefault="002F77D6" w:rsidP="00972812"/>
    <w:p w14:paraId="451CF99B" w14:textId="77777777" w:rsidR="002F77D6" w:rsidRDefault="002F77D6" w:rsidP="00972812"/>
    <w:p w14:paraId="03A07D63" w14:textId="77777777" w:rsidR="002F77D6" w:rsidRDefault="002F77D6" w:rsidP="00972812"/>
    <w:p w14:paraId="3EF6FCC8" w14:textId="77777777" w:rsidR="002F77D6" w:rsidRDefault="002F77D6"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8013C5" w14:textId="77777777" w:rsidR="002F77D6" w:rsidRDefault="002F77D6" w:rsidP="00972812">
      <w:r>
        <w:separator/>
      </w:r>
    </w:p>
    <w:p w14:paraId="02833D1E" w14:textId="77777777" w:rsidR="002F77D6" w:rsidRDefault="002F77D6" w:rsidP="00972812"/>
    <w:p w14:paraId="7FCC657C" w14:textId="77777777" w:rsidR="002F77D6" w:rsidRDefault="002F77D6" w:rsidP="00972812"/>
    <w:p w14:paraId="5F5E5217" w14:textId="77777777" w:rsidR="002F77D6" w:rsidRDefault="002F77D6" w:rsidP="00972812"/>
    <w:p w14:paraId="4080197E" w14:textId="77777777" w:rsidR="002F77D6" w:rsidRDefault="002F77D6" w:rsidP="00972812"/>
    <w:p w14:paraId="0D5EC826" w14:textId="77777777" w:rsidR="002F77D6" w:rsidRDefault="002F77D6" w:rsidP="00972812"/>
    <w:p w14:paraId="08311753" w14:textId="77777777" w:rsidR="002F77D6" w:rsidRDefault="002F77D6" w:rsidP="00972812"/>
    <w:p w14:paraId="5E58837F" w14:textId="77777777" w:rsidR="002F77D6" w:rsidRDefault="002F77D6" w:rsidP="00972812"/>
    <w:p w14:paraId="04B98FC2" w14:textId="77777777" w:rsidR="002F77D6" w:rsidRDefault="002F77D6" w:rsidP="00972812"/>
    <w:p w14:paraId="5DCCB92D" w14:textId="77777777" w:rsidR="002F77D6" w:rsidRDefault="002F77D6" w:rsidP="00972812"/>
    <w:p w14:paraId="11E8D9ED" w14:textId="77777777" w:rsidR="002F77D6" w:rsidRDefault="002F77D6" w:rsidP="00972812"/>
    <w:p w14:paraId="2CFD2620" w14:textId="77777777" w:rsidR="002F77D6" w:rsidRDefault="002F77D6" w:rsidP="00972812"/>
    <w:p w14:paraId="06AC68FA" w14:textId="77777777" w:rsidR="002F77D6" w:rsidRDefault="002F77D6" w:rsidP="00972812"/>
    <w:p w14:paraId="1F440003" w14:textId="77777777" w:rsidR="002F77D6" w:rsidRDefault="002F77D6" w:rsidP="00972812"/>
    <w:p w14:paraId="0EC1279E" w14:textId="77777777" w:rsidR="002F77D6" w:rsidRDefault="002F77D6" w:rsidP="00972812"/>
    <w:p w14:paraId="2319988A" w14:textId="77777777" w:rsidR="002F77D6" w:rsidRDefault="002F77D6" w:rsidP="00972812"/>
    <w:p w14:paraId="27FDAC31" w14:textId="77777777" w:rsidR="002F77D6" w:rsidRDefault="002F77D6" w:rsidP="00972812"/>
    <w:p w14:paraId="49C3A745" w14:textId="77777777" w:rsidR="002F77D6" w:rsidRDefault="002F77D6" w:rsidP="00972812"/>
    <w:p w14:paraId="71F4E93D" w14:textId="77777777" w:rsidR="002F77D6" w:rsidRDefault="002F77D6" w:rsidP="00972812"/>
    <w:p w14:paraId="5BA4CDEF" w14:textId="77777777" w:rsidR="002F77D6" w:rsidRDefault="002F77D6" w:rsidP="00972812"/>
    <w:p w14:paraId="5C7D1E91" w14:textId="77777777" w:rsidR="002F77D6" w:rsidRDefault="002F77D6" w:rsidP="00972812"/>
    <w:p w14:paraId="470A8B39" w14:textId="77777777" w:rsidR="002F77D6" w:rsidRDefault="002F77D6" w:rsidP="00972812"/>
    <w:p w14:paraId="7A8BEEC8" w14:textId="77777777" w:rsidR="002F77D6" w:rsidRDefault="002F77D6" w:rsidP="00972812"/>
    <w:p w14:paraId="65547021" w14:textId="77777777" w:rsidR="002F77D6" w:rsidRDefault="002F77D6" w:rsidP="00972812"/>
    <w:p w14:paraId="735E9D64" w14:textId="77777777" w:rsidR="002F77D6" w:rsidRDefault="002F77D6" w:rsidP="00972812"/>
  </w:footnote>
  <w:footnote w:type="continuationSeparator" w:id="0">
    <w:p w14:paraId="2ED4997F" w14:textId="77777777" w:rsidR="002F77D6" w:rsidRDefault="002F77D6" w:rsidP="00972812">
      <w:r>
        <w:continuationSeparator/>
      </w:r>
    </w:p>
    <w:p w14:paraId="2D116153" w14:textId="77777777" w:rsidR="002F77D6" w:rsidRDefault="002F77D6" w:rsidP="00972812"/>
    <w:p w14:paraId="0ECF6BDF" w14:textId="77777777" w:rsidR="002F77D6" w:rsidRDefault="002F77D6" w:rsidP="00972812"/>
    <w:p w14:paraId="4669FEC3" w14:textId="77777777" w:rsidR="002F77D6" w:rsidRDefault="002F77D6" w:rsidP="00972812"/>
    <w:p w14:paraId="6B5F53E2" w14:textId="77777777" w:rsidR="002F77D6" w:rsidRDefault="002F77D6" w:rsidP="00972812"/>
    <w:p w14:paraId="4321E529" w14:textId="77777777" w:rsidR="002F77D6" w:rsidRDefault="002F77D6" w:rsidP="00972812"/>
    <w:p w14:paraId="06612AA4" w14:textId="77777777" w:rsidR="002F77D6" w:rsidRDefault="002F77D6" w:rsidP="00972812"/>
    <w:p w14:paraId="58AD99C3" w14:textId="77777777" w:rsidR="002F77D6" w:rsidRDefault="002F77D6" w:rsidP="00972812"/>
    <w:p w14:paraId="16F0B2EC" w14:textId="77777777" w:rsidR="002F77D6" w:rsidRDefault="002F77D6" w:rsidP="00972812"/>
    <w:p w14:paraId="2B0CBC7C" w14:textId="77777777" w:rsidR="002F77D6" w:rsidRDefault="002F77D6" w:rsidP="00972812"/>
    <w:p w14:paraId="22A7B618" w14:textId="77777777" w:rsidR="002F77D6" w:rsidRDefault="002F77D6" w:rsidP="00972812"/>
    <w:p w14:paraId="1701706B" w14:textId="77777777" w:rsidR="002F77D6" w:rsidRDefault="002F77D6" w:rsidP="00972812"/>
    <w:p w14:paraId="2D42671A" w14:textId="77777777" w:rsidR="002F77D6" w:rsidRDefault="002F77D6" w:rsidP="00972812"/>
    <w:p w14:paraId="677A2D0E" w14:textId="77777777" w:rsidR="002F77D6" w:rsidRDefault="002F77D6" w:rsidP="00972812"/>
    <w:p w14:paraId="551F5F68" w14:textId="77777777" w:rsidR="002F77D6" w:rsidRDefault="002F77D6" w:rsidP="00972812"/>
    <w:p w14:paraId="2F9BF325" w14:textId="77777777" w:rsidR="002F77D6" w:rsidRDefault="002F77D6" w:rsidP="00972812"/>
    <w:p w14:paraId="0CCBAE88" w14:textId="77777777" w:rsidR="002F77D6" w:rsidRDefault="002F77D6" w:rsidP="00972812"/>
    <w:p w14:paraId="7CF353F2" w14:textId="77777777" w:rsidR="002F77D6" w:rsidRDefault="002F77D6" w:rsidP="00972812"/>
    <w:p w14:paraId="1DE86221" w14:textId="77777777" w:rsidR="002F77D6" w:rsidRDefault="002F77D6" w:rsidP="00972812"/>
    <w:p w14:paraId="77093F29" w14:textId="77777777" w:rsidR="002F77D6" w:rsidRDefault="002F77D6" w:rsidP="00972812"/>
    <w:p w14:paraId="38C90A6C" w14:textId="77777777" w:rsidR="002F77D6" w:rsidRDefault="002F77D6" w:rsidP="00972812"/>
    <w:p w14:paraId="13A194E6" w14:textId="77777777" w:rsidR="002F77D6" w:rsidRDefault="002F77D6" w:rsidP="00972812"/>
    <w:p w14:paraId="38D9EFDB" w14:textId="77777777" w:rsidR="002F77D6" w:rsidRDefault="002F77D6" w:rsidP="00972812"/>
    <w:p w14:paraId="1BD37628" w14:textId="77777777" w:rsidR="002F77D6" w:rsidRDefault="002F77D6" w:rsidP="00972812"/>
    <w:p w14:paraId="1A68AEF4" w14:textId="77777777" w:rsidR="002F77D6" w:rsidRDefault="002F77D6" w:rsidP="00972812"/>
    <w:p w14:paraId="3D0C98FD" w14:textId="77777777" w:rsidR="002F77D6" w:rsidRDefault="002F77D6" w:rsidP="00972812"/>
    <w:p w14:paraId="2755ED4A" w14:textId="77777777" w:rsidR="002F77D6" w:rsidRDefault="002F77D6" w:rsidP="00972812"/>
    <w:p w14:paraId="267CFF62" w14:textId="77777777" w:rsidR="002F77D6" w:rsidRDefault="002F77D6" w:rsidP="00972812"/>
    <w:p w14:paraId="245E21BA" w14:textId="77777777" w:rsidR="002F77D6" w:rsidRDefault="002F77D6" w:rsidP="00972812"/>
    <w:p w14:paraId="4A40AF37" w14:textId="77777777" w:rsidR="002F77D6" w:rsidRDefault="002F77D6" w:rsidP="00972812"/>
    <w:p w14:paraId="2E8EB83C" w14:textId="77777777" w:rsidR="002F77D6" w:rsidRDefault="002F77D6" w:rsidP="00972812"/>
    <w:p w14:paraId="343E94D0" w14:textId="77777777" w:rsidR="002F77D6" w:rsidRDefault="002F77D6" w:rsidP="00972812"/>
    <w:p w14:paraId="5FDFC02F" w14:textId="77777777" w:rsidR="002F77D6" w:rsidRDefault="002F77D6" w:rsidP="00972812"/>
    <w:p w14:paraId="25DCB600" w14:textId="77777777" w:rsidR="002F77D6" w:rsidRDefault="002F77D6"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94D"/>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383F"/>
    <w:rsid w:val="00285410"/>
    <w:rsid w:val="002858E3"/>
    <w:rsid w:val="00285BCB"/>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2F77D6"/>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3DC"/>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7</TotalTime>
  <Pages>69</Pages>
  <Words>20164</Words>
  <Characters>108890</Characters>
  <Application>Microsoft Office Word</Application>
  <DocSecurity>0</DocSecurity>
  <Lines>907</Lines>
  <Paragraphs>2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879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71</cp:revision>
  <cp:lastPrinted>2003-10-22T01:33:00Z</cp:lastPrinted>
  <dcterms:created xsi:type="dcterms:W3CDTF">2020-07-01T22:52:00Z</dcterms:created>
  <dcterms:modified xsi:type="dcterms:W3CDTF">2020-10-3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